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296687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54678C27" w14:textId="6C91809A" w:rsidR="00EB25BE"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2966878" w:history="1">
            <w:r w:rsidR="00EB25BE" w:rsidRPr="007306AF">
              <w:rPr>
                <w:rStyle w:val="Hipervnculo"/>
                <w:b/>
                <w:bCs/>
                <w:noProof/>
              </w:rPr>
              <w:t>Autoescalado horizontal en Kubernetes con Aprendizaje por Refuerzo</w:t>
            </w:r>
            <w:r w:rsidR="00EB25BE">
              <w:rPr>
                <w:noProof/>
                <w:webHidden/>
              </w:rPr>
              <w:tab/>
            </w:r>
            <w:r w:rsidR="00EB25BE">
              <w:rPr>
                <w:noProof/>
                <w:webHidden/>
              </w:rPr>
              <w:fldChar w:fldCharType="begin"/>
            </w:r>
            <w:r w:rsidR="00EB25BE">
              <w:rPr>
                <w:noProof/>
                <w:webHidden/>
              </w:rPr>
              <w:instrText xml:space="preserve"> PAGEREF _Toc82966878 \h </w:instrText>
            </w:r>
            <w:r w:rsidR="00EB25BE">
              <w:rPr>
                <w:noProof/>
                <w:webHidden/>
              </w:rPr>
            </w:r>
            <w:r w:rsidR="00EB25BE">
              <w:rPr>
                <w:noProof/>
                <w:webHidden/>
              </w:rPr>
              <w:fldChar w:fldCharType="separate"/>
            </w:r>
            <w:r w:rsidR="00EB25BE">
              <w:rPr>
                <w:noProof/>
                <w:webHidden/>
              </w:rPr>
              <w:t>1</w:t>
            </w:r>
            <w:r w:rsidR="00EB25BE">
              <w:rPr>
                <w:noProof/>
                <w:webHidden/>
              </w:rPr>
              <w:fldChar w:fldCharType="end"/>
            </w:r>
          </w:hyperlink>
        </w:p>
        <w:p w14:paraId="2378A9E2" w14:textId="1A9B8231" w:rsidR="00EB25BE" w:rsidRDefault="00EB25BE">
          <w:pPr>
            <w:pStyle w:val="TDC1"/>
            <w:tabs>
              <w:tab w:val="right" w:leader="dot" w:pos="9350"/>
            </w:tabs>
            <w:rPr>
              <w:rFonts w:asciiTheme="minorHAnsi" w:eastAsiaTheme="minorEastAsia" w:hAnsiTheme="minorHAnsi" w:cstheme="minorBidi"/>
              <w:noProof/>
            </w:rPr>
          </w:pPr>
          <w:hyperlink w:anchor="_Toc82966879" w:history="1">
            <w:r w:rsidRPr="007306AF">
              <w:rPr>
                <w:rStyle w:val="Hipervnculo"/>
                <w:noProof/>
              </w:rPr>
              <w:t>Introducción</w:t>
            </w:r>
            <w:r>
              <w:rPr>
                <w:noProof/>
                <w:webHidden/>
              </w:rPr>
              <w:tab/>
            </w:r>
            <w:r>
              <w:rPr>
                <w:noProof/>
                <w:webHidden/>
              </w:rPr>
              <w:fldChar w:fldCharType="begin"/>
            </w:r>
            <w:r>
              <w:rPr>
                <w:noProof/>
                <w:webHidden/>
              </w:rPr>
              <w:instrText xml:space="preserve"> PAGEREF _Toc82966879 \h </w:instrText>
            </w:r>
            <w:r>
              <w:rPr>
                <w:noProof/>
                <w:webHidden/>
              </w:rPr>
            </w:r>
            <w:r>
              <w:rPr>
                <w:noProof/>
                <w:webHidden/>
              </w:rPr>
              <w:fldChar w:fldCharType="separate"/>
            </w:r>
            <w:r>
              <w:rPr>
                <w:noProof/>
                <w:webHidden/>
              </w:rPr>
              <w:t>3</w:t>
            </w:r>
            <w:r>
              <w:rPr>
                <w:noProof/>
                <w:webHidden/>
              </w:rPr>
              <w:fldChar w:fldCharType="end"/>
            </w:r>
          </w:hyperlink>
        </w:p>
        <w:p w14:paraId="671A044A" w14:textId="08CA1EE2" w:rsidR="00EB25BE" w:rsidRDefault="00EB25BE">
          <w:pPr>
            <w:pStyle w:val="TDC2"/>
            <w:tabs>
              <w:tab w:val="right" w:leader="dot" w:pos="9350"/>
            </w:tabs>
            <w:rPr>
              <w:rFonts w:asciiTheme="minorHAnsi" w:eastAsiaTheme="minorEastAsia" w:hAnsiTheme="minorHAnsi" w:cstheme="minorBidi"/>
              <w:noProof/>
            </w:rPr>
          </w:pPr>
          <w:hyperlink w:anchor="_Toc82966880" w:history="1">
            <w:r w:rsidRPr="007306AF">
              <w:rPr>
                <w:rStyle w:val="Hipervnculo"/>
                <w:noProof/>
              </w:rPr>
              <w:t>Planteamiento y Entorno de trabajo</w:t>
            </w:r>
            <w:r>
              <w:rPr>
                <w:noProof/>
                <w:webHidden/>
              </w:rPr>
              <w:tab/>
            </w:r>
            <w:r>
              <w:rPr>
                <w:noProof/>
                <w:webHidden/>
              </w:rPr>
              <w:fldChar w:fldCharType="begin"/>
            </w:r>
            <w:r>
              <w:rPr>
                <w:noProof/>
                <w:webHidden/>
              </w:rPr>
              <w:instrText xml:space="preserve"> PAGEREF _Toc82966880 \h </w:instrText>
            </w:r>
            <w:r>
              <w:rPr>
                <w:noProof/>
                <w:webHidden/>
              </w:rPr>
            </w:r>
            <w:r>
              <w:rPr>
                <w:noProof/>
                <w:webHidden/>
              </w:rPr>
              <w:fldChar w:fldCharType="separate"/>
            </w:r>
            <w:r>
              <w:rPr>
                <w:noProof/>
                <w:webHidden/>
              </w:rPr>
              <w:t>4</w:t>
            </w:r>
            <w:r>
              <w:rPr>
                <w:noProof/>
                <w:webHidden/>
              </w:rPr>
              <w:fldChar w:fldCharType="end"/>
            </w:r>
          </w:hyperlink>
        </w:p>
        <w:p w14:paraId="6C2365C5" w14:textId="7E58D4FF" w:rsidR="00EB25BE" w:rsidRDefault="00EB25BE">
          <w:pPr>
            <w:pStyle w:val="TDC3"/>
            <w:tabs>
              <w:tab w:val="right" w:leader="dot" w:pos="9350"/>
            </w:tabs>
            <w:rPr>
              <w:rFonts w:asciiTheme="minorHAnsi" w:eastAsiaTheme="minorEastAsia" w:hAnsiTheme="minorHAnsi" w:cstheme="minorBidi"/>
              <w:noProof/>
            </w:rPr>
          </w:pPr>
          <w:hyperlink w:anchor="_Toc82966881" w:history="1">
            <w:r w:rsidRPr="007306AF">
              <w:rPr>
                <w:rStyle w:val="Hipervnculo"/>
                <w:noProof/>
              </w:rPr>
              <w:t>¿Qué es Kubernetes?</w:t>
            </w:r>
            <w:r>
              <w:rPr>
                <w:noProof/>
                <w:webHidden/>
              </w:rPr>
              <w:tab/>
            </w:r>
            <w:r>
              <w:rPr>
                <w:noProof/>
                <w:webHidden/>
              </w:rPr>
              <w:fldChar w:fldCharType="begin"/>
            </w:r>
            <w:r>
              <w:rPr>
                <w:noProof/>
                <w:webHidden/>
              </w:rPr>
              <w:instrText xml:space="preserve"> PAGEREF _Toc82966881 \h </w:instrText>
            </w:r>
            <w:r>
              <w:rPr>
                <w:noProof/>
                <w:webHidden/>
              </w:rPr>
            </w:r>
            <w:r>
              <w:rPr>
                <w:noProof/>
                <w:webHidden/>
              </w:rPr>
              <w:fldChar w:fldCharType="separate"/>
            </w:r>
            <w:r>
              <w:rPr>
                <w:noProof/>
                <w:webHidden/>
              </w:rPr>
              <w:t>4</w:t>
            </w:r>
            <w:r>
              <w:rPr>
                <w:noProof/>
                <w:webHidden/>
              </w:rPr>
              <w:fldChar w:fldCharType="end"/>
            </w:r>
          </w:hyperlink>
        </w:p>
        <w:p w14:paraId="25041D12" w14:textId="59B23DB2" w:rsidR="00EB25BE" w:rsidRDefault="00EB25BE">
          <w:pPr>
            <w:pStyle w:val="TDC3"/>
            <w:tabs>
              <w:tab w:val="right" w:leader="dot" w:pos="9350"/>
            </w:tabs>
            <w:rPr>
              <w:rFonts w:asciiTheme="minorHAnsi" w:eastAsiaTheme="minorEastAsia" w:hAnsiTheme="minorHAnsi" w:cstheme="minorBidi"/>
              <w:noProof/>
            </w:rPr>
          </w:pPr>
          <w:hyperlink w:anchor="_Toc82966882" w:history="1">
            <w:r w:rsidRPr="007306AF">
              <w:rPr>
                <w:rStyle w:val="Hipervnculo"/>
                <w:noProof/>
              </w:rPr>
              <w:t>Pod</w:t>
            </w:r>
            <w:r>
              <w:rPr>
                <w:noProof/>
                <w:webHidden/>
              </w:rPr>
              <w:tab/>
            </w:r>
            <w:r>
              <w:rPr>
                <w:noProof/>
                <w:webHidden/>
              </w:rPr>
              <w:fldChar w:fldCharType="begin"/>
            </w:r>
            <w:r>
              <w:rPr>
                <w:noProof/>
                <w:webHidden/>
              </w:rPr>
              <w:instrText xml:space="preserve"> PAGEREF _Toc82966882 \h </w:instrText>
            </w:r>
            <w:r>
              <w:rPr>
                <w:noProof/>
                <w:webHidden/>
              </w:rPr>
            </w:r>
            <w:r>
              <w:rPr>
                <w:noProof/>
                <w:webHidden/>
              </w:rPr>
              <w:fldChar w:fldCharType="separate"/>
            </w:r>
            <w:r>
              <w:rPr>
                <w:noProof/>
                <w:webHidden/>
              </w:rPr>
              <w:t>5</w:t>
            </w:r>
            <w:r>
              <w:rPr>
                <w:noProof/>
                <w:webHidden/>
              </w:rPr>
              <w:fldChar w:fldCharType="end"/>
            </w:r>
          </w:hyperlink>
        </w:p>
        <w:p w14:paraId="29DC0199" w14:textId="23215139" w:rsidR="00EB25BE" w:rsidRDefault="00EB25BE">
          <w:pPr>
            <w:pStyle w:val="TDC3"/>
            <w:tabs>
              <w:tab w:val="right" w:leader="dot" w:pos="9350"/>
            </w:tabs>
            <w:rPr>
              <w:rFonts w:asciiTheme="minorHAnsi" w:eastAsiaTheme="minorEastAsia" w:hAnsiTheme="minorHAnsi" w:cstheme="minorBidi"/>
              <w:noProof/>
            </w:rPr>
          </w:pPr>
          <w:hyperlink w:anchor="_Toc82966883" w:history="1">
            <w:r w:rsidRPr="007306AF">
              <w:rPr>
                <w:rStyle w:val="Hipervnculo"/>
                <w:noProof/>
              </w:rPr>
              <w:t>Deployment</w:t>
            </w:r>
            <w:r>
              <w:rPr>
                <w:noProof/>
                <w:webHidden/>
              </w:rPr>
              <w:tab/>
            </w:r>
            <w:r>
              <w:rPr>
                <w:noProof/>
                <w:webHidden/>
              </w:rPr>
              <w:fldChar w:fldCharType="begin"/>
            </w:r>
            <w:r>
              <w:rPr>
                <w:noProof/>
                <w:webHidden/>
              </w:rPr>
              <w:instrText xml:space="preserve"> PAGEREF _Toc82966883 \h </w:instrText>
            </w:r>
            <w:r>
              <w:rPr>
                <w:noProof/>
                <w:webHidden/>
              </w:rPr>
            </w:r>
            <w:r>
              <w:rPr>
                <w:noProof/>
                <w:webHidden/>
              </w:rPr>
              <w:fldChar w:fldCharType="separate"/>
            </w:r>
            <w:r>
              <w:rPr>
                <w:noProof/>
                <w:webHidden/>
              </w:rPr>
              <w:t>5</w:t>
            </w:r>
            <w:r>
              <w:rPr>
                <w:noProof/>
                <w:webHidden/>
              </w:rPr>
              <w:fldChar w:fldCharType="end"/>
            </w:r>
          </w:hyperlink>
        </w:p>
        <w:p w14:paraId="78361E0D" w14:textId="3E0F8921" w:rsidR="00EB25BE" w:rsidRDefault="00EB25BE">
          <w:pPr>
            <w:pStyle w:val="TDC3"/>
            <w:tabs>
              <w:tab w:val="right" w:leader="dot" w:pos="9350"/>
            </w:tabs>
            <w:rPr>
              <w:rFonts w:asciiTheme="minorHAnsi" w:eastAsiaTheme="minorEastAsia" w:hAnsiTheme="minorHAnsi" w:cstheme="minorBidi"/>
              <w:noProof/>
            </w:rPr>
          </w:pPr>
          <w:hyperlink w:anchor="_Toc82966884" w:history="1">
            <w:r w:rsidRPr="007306AF">
              <w:rPr>
                <w:rStyle w:val="Hipervnculo"/>
                <w:noProof/>
              </w:rPr>
              <w:t>Replica Set</w:t>
            </w:r>
            <w:r>
              <w:rPr>
                <w:noProof/>
                <w:webHidden/>
              </w:rPr>
              <w:tab/>
            </w:r>
            <w:r>
              <w:rPr>
                <w:noProof/>
                <w:webHidden/>
              </w:rPr>
              <w:fldChar w:fldCharType="begin"/>
            </w:r>
            <w:r>
              <w:rPr>
                <w:noProof/>
                <w:webHidden/>
              </w:rPr>
              <w:instrText xml:space="preserve"> PAGEREF _Toc82966884 \h </w:instrText>
            </w:r>
            <w:r>
              <w:rPr>
                <w:noProof/>
                <w:webHidden/>
              </w:rPr>
            </w:r>
            <w:r>
              <w:rPr>
                <w:noProof/>
                <w:webHidden/>
              </w:rPr>
              <w:fldChar w:fldCharType="separate"/>
            </w:r>
            <w:r>
              <w:rPr>
                <w:noProof/>
                <w:webHidden/>
              </w:rPr>
              <w:t>5</w:t>
            </w:r>
            <w:r>
              <w:rPr>
                <w:noProof/>
                <w:webHidden/>
              </w:rPr>
              <w:fldChar w:fldCharType="end"/>
            </w:r>
          </w:hyperlink>
        </w:p>
        <w:p w14:paraId="4F2BBFE6" w14:textId="7979213E" w:rsidR="00EB25BE" w:rsidRDefault="00EB25BE">
          <w:pPr>
            <w:pStyle w:val="TDC3"/>
            <w:tabs>
              <w:tab w:val="right" w:leader="dot" w:pos="9350"/>
            </w:tabs>
            <w:rPr>
              <w:rFonts w:asciiTheme="minorHAnsi" w:eastAsiaTheme="minorEastAsia" w:hAnsiTheme="minorHAnsi" w:cstheme="minorBidi"/>
              <w:noProof/>
            </w:rPr>
          </w:pPr>
          <w:hyperlink w:anchor="_Toc82966885" w:history="1">
            <w:r w:rsidRPr="007306AF">
              <w:rPr>
                <w:rStyle w:val="Hipervnculo"/>
                <w:noProof/>
              </w:rPr>
              <w:t>Service</w:t>
            </w:r>
            <w:r>
              <w:rPr>
                <w:noProof/>
                <w:webHidden/>
              </w:rPr>
              <w:tab/>
            </w:r>
            <w:r>
              <w:rPr>
                <w:noProof/>
                <w:webHidden/>
              </w:rPr>
              <w:fldChar w:fldCharType="begin"/>
            </w:r>
            <w:r>
              <w:rPr>
                <w:noProof/>
                <w:webHidden/>
              </w:rPr>
              <w:instrText xml:space="preserve"> PAGEREF _Toc82966885 \h </w:instrText>
            </w:r>
            <w:r>
              <w:rPr>
                <w:noProof/>
                <w:webHidden/>
              </w:rPr>
            </w:r>
            <w:r>
              <w:rPr>
                <w:noProof/>
                <w:webHidden/>
              </w:rPr>
              <w:fldChar w:fldCharType="separate"/>
            </w:r>
            <w:r>
              <w:rPr>
                <w:noProof/>
                <w:webHidden/>
              </w:rPr>
              <w:t>6</w:t>
            </w:r>
            <w:r>
              <w:rPr>
                <w:noProof/>
                <w:webHidden/>
              </w:rPr>
              <w:fldChar w:fldCharType="end"/>
            </w:r>
          </w:hyperlink>
        </w:p>
        <w:p w14:paraId="5C6DB90A" w14:textId="6C58647A" w:rsidR="00EB25BE" w:rsidRDefault="00EB25BE">
          <w:pPr>
            <w:pStyle w:val="TDC3"/>
            <w:tabs>
              <w:tab w:val="right" w:leader="dot" w:pos="9350"/>
            </w:tabs>
            <w:rPr>
              <w:rFonts w:asciiTheme="minorHAnsi" w:eastAsiaTheme="minorEastAsia" w:hAnsiTheme="minorHAnsi" w:cstheme="minorBidi"/>
              <w:noProof/>
            </w:rPr>
          </w:pPr>
          <w:hyperlink w:anchor="_Toc82966886" w:history="1">
            <w:r w:rsidRPr="007306AF">
              <w:rPr>
                <w:rStyle w:val="Hipervnculo"/>
                <w:noProof/>
              </w:rPr>
              <w:t>Namespace</w:t>
            </w:r>
            <w:r>
              <w:rPr>
                <w:noProof/>
                <w:webHidden/>
              </w:rPr>
              <w:tab/>
            </w:r>
            <w:r>
              <w:rPr>
                <w:noProof/>
                <w:webHidden/>
              </w:rPr>
              <w:fldChar w:fldCharType="begin"/>
            </w:r>
            <w:r>
              <w:rPr>
                <w:noProof/>
                <w:webHidden/>
              </w:rPr>
              <w:instrText xml:space="preserve"> PAGEREF _Toc82966886 \h </w:instrText>
            </w:r>
            <w:r>
              <w:rPr>
                <w:noProof/>
                <w:webHidden/>
              </w:rPr>
            </w:r>
            <w:r>
              <w:rPr>
                <w:noProof/>
                <w:webHidden/>
              </w:rPr>
              <w:fldChar w:fldCharType="separate"/>
            </w:r>
            <w:r>
              <w:rPr>
                <w:noProof/>
                <w:webHidden/>
              </w:rPr>
              <w:t>6</w:t>
            </w:r>
            <w:r>
              <w:rPr>
                <w:noProof/>
                <w:webHidden/>
              </w:rPr>
              <w:fldChar w:fldCharType="end"/>
            </w:r>
          </w:hyperlink>
        </w:p>
        <w:p w14:paraId="78609058" w14:textId="3D610F83" w:rsidR="00EB25BE" w:rsidRDefault="00EB25BE">
          <w:pPr>
            <w:pStyle w:val="TDC3"/>
            <w:tabs>
              <w:tab w:val="right" w:leader="dot" w:pos="9350"/>
            </w:tabs>
            <w:rPr>
              <w:rFonts w:asciiTheme="minorHAnsi" w:eastAsiaTheme="minorEastAsia" w:hAnsiTheme="minorHAnsi" w:cstheme="minorBidi"/>
              <w:noProof/>
            </w:rPr>
          </w:pPr>
          <w:hyperlink w:anchor="_Toc82966887" w:history="1">
            <w:r w:rsidRPr="007306AF">
              <w:rPr>
                <w:rStyle w:val="Hipervnculo"/>
                <w:noProof/>
              </w:rPr>
              <w:t>Horizontal Pod Autoscaling</w:t>
            </w:r>
            <w:r>
              <w:rPr>
                <w:noProof/>
                <w:webHidden/>
              </w:rPr>
              <w:tab/>
            </w:r>
            <w:r>
              <w:rPr>
                <w:noProof/>
                <w:webHidden/>
              </w:rPr>
              <w:fldChar w:fldCharType="begin"/>
            </w:r>
            <w:r>
              <w:rPr>
                <w:noProof/>
                <w:webHidden/>
              </w:rPr>
              <w:instrText xml:space="preserve"> PAGEREF _Toc82966887 \h </w:instrText>
            </w:r>
            <w:r>
              <w:rPr>
                <w:noProof/>
                <w:webHidden/>
              </w:rPr>
            </w:r>
            <w:r>
              <w:rPr>
                <w:noProof/>
                <w:webHidden/>
              </w:rPr>
              <w:fldChar w:fldCharType="separate"/>
            </w:r>
            <w:r>
              <w:rPr>
                <w:noProof/>
                <w:webHidden/>
              </w:rPr>
              <w:t>6</w:t>
            </w:r>
            <w:r>
              <w:rPr>
                <w:noProof/>
                <w:webHidden/>
              </w:rPr>
              <w:fldChar w:fldCharType="end"/>
            </w:r>
          </w:hyperlink>
        </w:p>
        <w:p w14:paraId="2B8E6666" w14:textId="572B3104" w:rsidR="00EB25BE" w:rsidRDefault="00EB25BE">
          <w:pPr>
            <w:pStyle w:val="TDC3"/>
            <w:tabs>
              <w:tab w:val="right" w:leader="dot" w:pos="9350"/>
            </w:tabs>
            <w:rPr>
              <w:rFonts w:asciiTheme="minorHAnsi" w:eastAsiaTheme="minorEastAsia" w:hAnsiTheme="minorHAnsi" w:cstheme="minorBidi"/>
              <w:noProof/>
            </w:rPr>
          </w:pPr>
          <w:hyperlink w:anchor="_Toc82966888" w:history="1">
            <w:r w:rsidRPr="007306AF">
              <w:rPr>
                <w:rStyle w:val="Hipervnculo"/>
                <w:noProof/>
              </w:rPr>
              <w:t>Monitorización</w:t>
            </w:r>
            <w:r>
              <w:rPr>
                <w:noProof/>
                <w:webHidden/>
              </w:rPr>
              <w:tab/>
            </w:r>
            <w:r>
              <w:rPr>
                <w:noProof/>
                <w:webHidden/>
              </w:rPr>
              <w:fldChar w:fldCharType="begin"/>
            </w:r>
            <w:r>
              <w:rPr>
                <w:noProof/>
                <w:webHidden/>
              </w:rPr>
              <w:instrText xml:space="preserve"> PAGEREF _Toc82966888 \h </w:instrText>
            </w:r>
            <w:r>
              <w:rPr>
                <w:noProof/>
                <w:webHidden/>
              </w:rPr>
            </w:r>
            <w:r>
              <w:rPr>
                <w:noProof/>
                <w:webHidden/>
              </w:rPr>
              <w:fldChar w:fldCharType="separate"/>
            </w:r>
            <w:r>
              <w:rPr>
                <w:noProof/>
                <w:webHidden/>
              </w:rPr>
              <w:t>8</w:t>
            </w:r>
            <w:r>
              <w:rPr>
                <w:noProof/>
                <w:webHidden/>
              </w:rPr>
              <w:fldChar w:fldCharType="end"/>
            </w:r>
          </w:hyperlink>
        </w:p>
        <w:p w14:paraId="10FB1639" w14:textId="43590E5B" w:rsidR="00EB25BE" w:rsidRDefault="00EB25BE">
          <w:pPr>
            <w:pStyle w:val="TDC3"/>
            <w:tabs>
              <w:tab w:val="right" w:leader="dot" w:pos="9350"/>
            </w:tabs>
            <w:rPr>
              <w:rFonts w:asciiTheme="minorHAnsi" w:eastAsiaTheme="minorEastAsia" w:hAnsiTheme="minorHAnsi" w:cstheme="minorBidi"/>
              <w:noProof/>
            </w:rPr>
          </w:pPr>
          <w:hyperlink w:anchor="_Toc82966889" w:history="1">
            <w:r w:rsidRPr="007306AF">
              <w:rPr>
                <w:rStyle w:val="Hipervnculo"/>
                <w:noProof/>
              </w:rPr>
              <w:t>Estado</w:t>
            </w:r>
            <w:r>
              <w:rPr>
                <w:noProof/>
                <w:webHidden/>
              </w:rPr>
              <w:tab/>
            </w:r>
            <w:r>
              <w:rPr>
                <w:noProof/>
                <w:webHidden/>
              </w:rPr>
              <w:fldChar w:fldCharType="begin"/>
            </w:r>
            <w:r>
              <w:rPr>
                <w:noProof/>
                <w:webHidden/>
              </w:rPr>
              <w:instrText xml:space="preserve"> PAGEREF _Toc82966889 \h </w:instrText>
            </w:r>
            <w:r>
              <w:rPr>
                <w:noProof/>
                <w:webHidden/>
              </w:rPr>
            </w:r>
            <w:r>
              <w:rPr>
                <w:noProof/>
                <w:webHidden/>
              </w:rPr>
              <w:fldChar w:fldCharType="separate"/>
            </w:r>
            <w:r>
              <w:rPr>
                <w:noProof/>
                <w:webHidden/>
              </w:rPr>
              <w:t>8</w:t>
            </w:r>
            <w:r>
              <w:rPr>
                <w:noProof/>
                <w:webHidden/>
              </w:rPr>
              <w:fldChar w:fldCharType="end"/>
            </w:r>
          </w:hyperlink>
        </w:p>
        <w:p w14:paraId="0B9040E8" w14:textId="7BD52BB5" w:rsidR="00EB25BE" w:rsidRDefault="00EB25BE">
          <w:pPr>
            <w:pStyle w:val="TDC3"/>
            <w:tabs>
              <w:tab w:val="right" w:leader="dot" w:pos="9350"/>
            </w:tabs>
            <w:rPr>
              <w:rFonts w:asciiTheme="minorHAnsi" w:eastAsiaTheme="minorEastAsia" w:hAnsiTheme="minorHAnsi" w:cstheme="minorBidi"/>
              <w:noProof/>
            </w:rPr>
          </w:pPr>
          <w:hyperlink w:anchor="_Toc82966890" w:history="1">
            <w:r w:rsidRPr="007306AF">
              <w:rPr>
                <w:rStyle w:val="Hipervnculo"/>
                <w:noProof/>
              </w:rPr>
              <w:t>Acción</w:t>
            </w:r>
            <w:r>
              <w:rPr>
                <w:noProof/>
                <w:webHidden/>
              </w:rPr>
              <w:tab/>
            </w:r>
            <w:r>
              <w:rPr>
                <w:noProof/>
                <w:webHidden/>
              </w:rPr>
              <w:fldChar w:fldCharType="begin"/>
            </w:r>
            <w:r>
              <w:rPr>
                <w:noProof/>
                <w:webHidden/>
              </w:rPr>
              <w:instrText xml:space="preserve"> PAGEREF _Toc82966890 \h </w:instrText>
            </w:r>
            <w:r>
              <w:rPr>
                <w:noProof/>
                <w:webHidden/>
              </w:rPr>
            </w:r>
            <w:r>
              <w:rPr>
                <w:noProof/>
                <w:webHidden/>
              </w:rPr>
              <w:fldChar w:fldCharType="separate"/>
            </w:r>
            <w:r>
              <w:rPr>
                <w:noProof/>
                <w:webHidden/>
              </w:rPr>
              <w:t>9</w:t>
            </w:r>
            <w:r>
              <w:rPr>
                <w:noProof/>
                <w:webHidden/>
              </w:rPr>
              <w:fldChar w:fldCharType="end"/>
            </w:r>
          </w:hyperlink>
        </w:p>
        <w:p w14:paraId="3816C099" w14:textId="5A58CDA6" w:rsidR="00EB25BE" w:rsidRDefault="00EB25BE">
          <w:pPr>
            <w:pStyle w:val="TDC3"/>
            <w:tabs>
              <w:tab w:val="right" w:leader="dot" w:pos="9350"/>
            </w:tabs>
            <w:rPr>
              <w:rFonts w:asciiTheme="minorHAnsi" w:eastAsiaTheme="minorEastAsia" w:hAnsiTheme="minorHAnsi" w:cstheme="minorBidi"/>
              <w:noProof/>
            </w:rPr>
          </w:pPr>
          <w:hyperlink w:anchor="_Toc82966891" w:history="1">
            <w:r w:rsidRPr="007306AF">
              <w:rPr>
                <w:rStyle w:val="Hipervnculo"/>
                <w:noProof/>
              </w:rPr>
              <w:t>¿Qué es el Aprendizaje por Refuerzo?</w:t>
            </w:r>
            <w:r>
              <w:rPr>
                <w:noProof/>
                <w:webHidden/>
              </w:rPr>
              <w:tab/>
            </w:r>
            <w:r>
              <w:rPr>
                <w:noProof/>
                <w:webHidden/>
              </w:rPr>
              <w:fldChar w:fldCharType="begin"/>
            </w:r>
            <w:r>
              <w:rPr>
                <w:noProof/>
                <w:webHidden/>
              </w:rPr>
              <w:instrText xml:space="preserve"> PAGEREF _Toc82966891 \h </w:instrText>
            </w:r>
            <w:r>
              <w:rPr>
                <w:noProof/>
                <w:webHidden/>
              </w:rPr>
            </w:r>
            <w:r>
              <w:rPr>
                <w:noProof/>
                <w:webHidden/>
              </w:rPr>
              <w:fldChar w:fldCharType="separate"/>
            </w:r>
            <w:r>
              <w:rPr>
                <w:noProof/>
                <w:webHidden/>
              </w:rPr>
              <w:t>9</w:t>
            </w:r>
            <w:r>
              <w:rPr>
                <w:noProof/>
                <w:webHidden/>
              </w:rPr>
              <w:fldChar w:fldCharType="end"/>
            </w:r>
          </w:hyperlink>
        </w:p>
        <w:p w14:paraId="5BE78FE3" w14:textId="134CE730" w:rsidR="00EB25BE" w:rsidRDefault="00EB25BE">
          <w:pPr>
            <w:pStyle w:val="TDC3"/>
            <w:tabs>
              <w:tab w:val="right" w:leader="dot" w:pos="9350"/>
            </w:tabs>
            <w:rPr>
              <w:rFonts w:asciiTheme="minorHAnsi" w:eastAsiaTheme="minorEastAsia" w:hAnsiTheme="minorHAnsi" w:cstheme="minorBidi"/>
              <w:noProof/>
            </w:rPr>
          </w:pPr>
          <w:hyperlink w:anchor="_Toc82966892" w:history="1">
            <w:r w:rsidRPr="007306AF">
              <w:rPr>
                <w:rStyle w:val="Hipervnculo"/>
                <w:noProof/>
              </w:rPr>
              <w:t>Q-Learning</w:t>
            </w:r>
            <w:r>
              <w:rPr>
                <w:noProof/>
                <w:webHidden/>
              </w:rPr>
              <w:tab/>
            </w:r>
            <w:r>
              <w:rPr>
                <w:noProof/>
                <w:webHidden/>
              </w:rPr>
              <w:fldChar w:fldCharType="begin"/>
            </w:r>
            <w:r>
              <w:rPr>
                <w:noProof/>
                <w:webHidden/>
              </w:rPr>
              <w:instrText xml:space="preserve"> PAGEREF _Toc82966892 \h </w:instrText>
            </w:r>
            <w:r>
              <w:rPr>
                <w:noProof/>
                <w:webHidden/>
              </w:rPr>
            </w:r>
            <w:r>
              <w:rPr>
                <w:noProof/>
                <w:webHidden/>
              </w:rPr>
              <w:fldChar w:fldCharType="separate"/>
            </w:r>
            <w:r>
              <w:rPr>
                <w:noProof/>
                <w:webHidden/>
              </w:rPr>
              <w:t>11</w:t>
            </w:r>
            <w:r>
              <w:rPr>
                <w:noProof/>
                <w:webHidden/>
              </w:rPr>
              <w:fldChar w:fldCharType="end"/>
            </w:r>
          </w:hyperlink>
        </w:p>
        <w:p w14:paraId="5D87DD4A" w14:textId="0E721EDF" w:rsidR="00EB25BE" w:rsidRDefault="00EB25BE">
          <w:pPr>
            <w:pStyle w:val="TDC3"/>
            <w:tabs>
              <w:tab w:val="right" w:leader="dot" w:pos="9350"/>
            </w:tabs>
            <w:rPr>
              <w:rFonts w:asciiTheme="minorHAnsi" w:eastAsiaTheme="minorEastAsia" w:hAnsiTheme="minorHAnsi" w:cstheme="minorBidi"/>
              <w:noProof/>
            </w:rPr>
          </w:pPr>
          <w:hyperlink w:anchor="_Toc82966893" w:history="1">
            <w:r w:rsidRPr="007306AF">
              <w:rPr>
                <w:rStyle w:val="Hipervnculo"/>
                <w:noProof/>
              </w:rPr>
              <w:t>Deep Q Network (DQN)</w:t>
            </w:r>
            <w:r>
              <w:rPr>
                <w:noProof/>
                <w:webHidden/>
              </w:rPr>
              <w:tab/>
            </w:r>
            <w:r>
              <w:rPr>
                <w:noProof/>
                <w:webHidden/>
              </w:rPr>
              <w:fldChar w:fldCharType="begin"/>
            </w:r>
            <w:r>
              <w:rPr>
                <w:noProof/>
                <w:webHidden/>
              </w:rPr>
              <w:instrText xml:space="preserve"> PAGEREF _Toc82966893 \h </w:instrText>
            </w:r>
            <w:r>
              <w:rPr>
                <w:noProof/>
                <w:webHidden/>
              </w:rPr>
            </w:r>
            <w:r>
              <w:rPr>
                <w:noProof/>
                <w:webHidden/>
              </w:rPr>
              <w:fldChar w:fldCharType="separate"/>
            </w:r>
            <w:r>
              <w:rPr>
                <w:noProof/>
                <w:webHidden/>
              </w:rPr>
              <w:t>14</w:t>
            </w:r>
            <w:r>
              <w:rPr>
                <w:noProof/>
                <w:webHidden/>
              </w:rPr>
              <w:fldChar w:fldCharType="end"/>
            </w:r>
          </w:hyperlink>
        </w:p>
        <w:p w14:paraId="40415A51" w14:textId="7F14EE00" w:rsidR="00EB25BE" w:rsidRDefault="00EB25BE">
          <w:pPr>
            <w:pStyle w:val="TDC2"/>
            <w:tabs>
              <w:tab w:val="right" w:leader="dot" w:pos="9350"/>
            </w:tabs>
            <w:rPr>
              <w:rFonts w:asciiTheme="minorHAnsi" w:eastAsiaTheme="minorEastAsia" w:hAnsiTheme="minorHAnsi" w:cstheme="minorBidi"/>
              <w:noProof/>
            </w:rPr>
          </w:pPr>
          <w:hyperlink w:anchor="_Toc82966894" w:history="1">
            <w:r w:rsidRPr="007306AF">
              <w:rPr>
                <w:rStyle w:val="Hipervnculo"/>
                <w:noProof/>
              </w:rPr>
              <w:t>Diseño e Implementación</w:t>
            </w:r>
            <w:r>
              <w:rPr>
                <w:noProof/>
                <w:webHidden/>
              </w:rPr>
              <w:tab/>
            </w:r>
            <w:r>
              <w:rPr>
                <w:noProof/>
                <w:webHidden/>
              </w:rPr>
              <w:fldChar w:fldCharType="begin"/>
            </w:r>
            <w:r>
              <w:rPr>
                <w:noProof/>
                <w:webHidden/>
              </w:rPr>
              <w:instrText xml:space="preserve"> PAGEREF _Toc82966894 \h </w:instrText>
            </w:r>
            <w:r>
              <w:rPr>
                <w:noProof/>
                <w:webHidden/>
              </w:rPr>
            </w:r>
            <w:r>
              <w:rPr>
                <w:noProof/>
                <w:webHidden/>
              </w:rPr>
              <w:fldChar w:fldCharType="separate"/>
            </w:r>
            <w:r>
              <w:rPr>
                <w:noProof/>
                <w:webHidden/>
              </w:rPr>
              <w:t>16</w:t>
            </w:r>
            <w:r>
              <w:rPr>
                <w:noProof/>
                <w:webHidden/>
              </w:rPr>
              <w:fldChar w:fldCharType="end"/>
            </w:r>
          </w:hyperlink>
        </w:p>
        <w:p w14:paraId="2632A7A0" w14:textId="428BDECF" w:rsidR="00EB25BE" w:rsidRDefault="00EB25BE">
          <w:pPr>
            <w:pStyle w:val="TDC3"/>
            <w:tabs>
              <w:tab w:val="right" w:leader="dot" w:pos="9350"/>
            </w:tabs>
            <w:rPr>
              <w:rFonts w:asciiTheme="minorHAnsi" w:eastAsiaTheme="minorEastAsia" w:hAnsiTheme="minorHAnsi" w:cstheme="minorBidi"/>
              <w:noProof/>
            </w:rPr>
          </w:pPr>
          <w:hyperlink w:anchor="_Toc82966895" w:history="1">
            <w:r w:rsidRPr="007306AF">
              <w:rPr>
                <w:rStyle w:val="Hipervnculo"/>
                <w:noProof/>
              </w:rPr>
              <w:t>Entorno</w:t>
            </w:r>
            <w:r>
              <w:rPr>
                <w:noProof/>
                <w:webHidden/>
              </w:rPr>
              <w:tab/>
            </w:r>
            <w:r>
              <w:rPr>
                <w:noProof/>
                <w:webHidden/>
              </w:rPr>
              <w:fldChar w:fldCharType="begin"/>
            </w:r>
            <w:r>
              <w:rPr>
                <w:noProof/>
                <w:webHidden/>
              </w:rPr>
              <w:instrText xml:space="preserve"> PAGEREF _Toc82966895 \h </w:instrText>
            </w:r>
            <w:r>
              <w:rPr>
                <w:noProof/>
                <w:webHidden/>
              </w:rPr>
            </w:r>
            <w:r>
              <w:rPr>
                <w:noProof/>
                <w:webHidden/>
              </w:rPr>
              <w:fldChar w:fldCharType="separate"/>
            </w:r>
            <w:r>
              <w:rPr>
                <w:noProof/>
                <w:webHidden/>
              </w:rPr>
              <w:t>16</w:t>
            </w:r>
            <w:r>
              <w:rPr>
                <w:noProof/>
                <w:webHidden/>
              </w:rPr>
              <w:fldChar w:fldCharType="end"/>
            </w:r>
          </w:hyperlink>
        </w:p>
        <w:p w14:paraId="00556292" w14:textId="54410E47" w:rsidR="00EB25BE" w:rsidRDefault="00EB25BE">
          <w:pPr>
            <w:pStyle w:val="TDC3"/>
            <w:tabs>
              <w:tab w:val="right" w:leader="dot" w:pos="9350"/>
            </w:tabs>
            <w:rPr>
              <w:rFonts w:asciiTheme="minorHAnsi" w:eastAsiaTheme="minorEastAsia" w:hAnsiTheme="minorHAnsi" w:cstheme="minorBidi"/>
              <w:noProof/>
            </w:rPr>
          </w:pPr>
          <w:hyperlink w:anchor="_Toc82966896" w:history="1">
            <w:r w:rsidRPr="007306AF">
              <w:rPr>
                <w:rStyle w:val="Hipervnculo"/>
                <w:noProof/>
              </w:rPr>
              <w:t>Agente</w:t>
            </w:r>
            <w:r>
              <w:rPr>
                <w:noProof/>
                <w:webHidden/>
              </w:rPr>
              <w:tab/>
            </w:r>
            <w:r>
              <w:rPr>
                <w:noProof/>
                <w:webHidden/>
              </w:rPr>
              <w:fldChar w:fldCharType="begin"/>
            </w:r>
            <w:r>
              <w:rPr>
                <w:noProof/>
                <w:webHidden/>
              </w:rPr>
              <w:instrText xml:space="preserve"> PAGEREF _Toc82966896 \h </w:instrText>
            </w:r>
            <w:r>
              <w:rPr>
                <w:noProof/>
                <w:webHidden/>
              </w:rPr>
            </w:r>
            <w:r>
              <w:rPr>
                <w:noProof/>
                <w:webHidden/>
              </w:rPr>
              <w:fldChar w:fldCharType="separate"/>
            </w:r>
            <w:r>
              <w:rPr>
                <w:noProof/>
                <w:webHidden/>
              </w:rPr>
              <w:t>21</w:t>
            </w:r>
            <w:r>
              <w:rPr>
                <w:noProof/>
                <w:webHidden/>
              </w:rPr>
              <w:fldChar w:fldCharType="end"/>
            </w:r>
          </w:hyperlink>
        </w:p>
        <w:p w14:paraId="66B32C6A" w14:textId="79FBA33A" w:rsidR="00EB25BE" w:rsidRDefault="00EB25BE">
          <w:pPr>
            <w:pStyle w:val="TDC3"/>
            <w:tabs>
              <w:tab w:val="right" w:leader="dot" w:pos="9350"/>
            </w:tabs>
            <w:rPr>
              <w:rFonts w:asciiTheme="minorHAnsi" w:eastAsiaTheme="minorEastAsia" w:hAnsiTheme="minorHAnsi" w:cstheme="minorBidi"/>
              <w:noProof/>
            </w:rPr>
          </w:pPr>
          <w:hyperlink w:anchor="_Toc82966897" w:history="1">
            <w:r w:rsidRPr="007306AF">
              <w:rPr>
                <w:rStyle w:val="Hipervnculo"/>
                <w:noProof/>
              </w:rPr>
              <w:t>Entrenamiento</w:t>
            </w:r>
            <w:r>
              <w:rPr>
                <w:noProof/>
                <w:webHidden/>
              </w:rPr>
              <w:tab/>
            </w:r>
            <w:r>
              <w:rPr>
                <w:noProof/>
                <w:webHidden/>
              </w:rPr>
              <w:fldChar w:fldCharType="begin"/>
            </w:r>
            <w:r>
              <w:rPr>
                <w:noProof/>
                <w:webHidden/>
              </w:rPr>
              <w:instrText xml:space="preserve"> PAGEREF _Toc82966897 \h </w:instrText>
            </w:r>
            <w:r>
              <w:rPr>
                <w:noProof/>
                <w:webHidden/>
              </w:rPr>
            </w:r>
            <w:r>
              <w:rPr>
                <w:noProof/>
                <w:webHidden/>
              </w:rPr>
              <w:fldChar w:fldCharType="separate"/>
            </w:r>
            <w:r>
              <w:rPr>
                <w:noProof/>
                <w:webHidden/>
              </w:rPr>
              <w:t>26</w:t>
            </w:r>
            <w:r>
              <w:rPr>
                <w:noProof/>
                <w:webHidden/>
              </w:rPr>
              <w:fldChar w:fldCharType="end"/>
            </w:r>
          </w:hyperlink>
        </w:p>
        <w:p w14:paraId="02BBD340" w14:textId="455D2C2B" w:rsidR="00EB25BE" w:rsidRDefault="00EB25BE">
          <w:pPr>
            <w:pStyle w:val="TDC3"/>
            <w:tabs>
              <w:tab w:val="right" w:leader="dot" w:pos="9350"/>
            </w:tabs>
            <w:rPr>
              <w:rFonts w:asciiTheme="minorHAnsi" w:eastAsiaTheme="minorEastAsia" w:hAnsiTheme="minorHAnsi" w:cstheme="minorBidi"/>
              <w:noProof/>
            </w:rPr>
          </w:pPr>
          <w:hyperlink w:anchor="_Toc82966898" w:history="1">
            <w:r w:rsidRPr="007306AF">
              <w:rPr>
                <w:rStyle w:val="Hipervnculo"/>
                <w:noProof/>
              </w:rPr>
              <w:t>Ejecución</w:t>
            </w:r>
            <w:r>
              <w:rPr>
                <w:noProof/>
                <w:webHidden/>
              </w:rPr>
              <w:tab/>
            </w:r>
            <w:r>
              <w:rPr>
                <w:noProof/>
                <w:webHidden/>
              </w:rPr>
              <w:fldChar w:fldCharType="begin"/>
            </w:r>
            <w:r>
              <w:rPr>
                <w:noProof/>
                <w:webHidden/>
              </w:rPr>
              <w:instrText xml:space="preserve"> PAGEREF _Toc82966898 \h </w:instrText>
            </w:r>
            <w:r>
              <w:rPr>
                <w:noProof/>
                <w:webHidden/>
              </w:rPr>
            </w:r>
            <w:r>
              <w:rPr>
                <w:noProof/>
                <w:webHidden/>
              </w:rPr>
              <w:fldChar w:fldCharType="separate"/>
            </w:r>
            <w:r>
              <w:rPr>
                <w:noProof/>
                <w:webHidden/>
              </w:rPr>
              <w:t>28</w:t>
            </w:r>
            <w:r>
              <w:rPr>
                <w:noProof/>
                <w:webHidden/>
              </w:rPr>
              <w:fldChar w:fldCharType="end"/>
            </w:r>
          </w:hyperlink>
        </w:p>
        <w:p w14:paraId="7AA3FFF5" w14:textId="352F0F17" w:rsidR="00EB25BE" w:rsidRDefault="00EB25BE">
          <w:pPr>
            <w:pStyle w:val="TDC2"/>
            <w:tabs>
              <w:tab w:val="right" w:leader="dot" w:pos="9350"/>
            </w:tabs>
            <w:rPr>
              <w:rFonts w:asciiTheme="minorHAnsi" w:eastAsiaTheme="minorEastAsia" w:hAnsiTheme="minorHAnsi" w:cstheme="minorBidi"/>
              <w:noProof/>
            </w:rPr>
          </w:pPr>
          <w:hyperlink w:anchor="_Toc82966899" w:history="1">
            <w:r w:rsidRPr="007306AF">
              <w:rPr>
                <w:rStyle w:val="Hipervnculo"/>
                <w:noProof/>
              </w:rPr>
              <w:t>Resultados</w:t>
            </w:r>
            <w:r>
              <w:rPr>
                <w:noProof/>
                <w:webHidden/>
              </w:rPr>
              <w:tab/>
            </w:r>
            <w:r>
              <w:rPr>
                <w:noProof/>
                <w:webHidden/>
              </w:rPr>
              <w:fldChar w:fldCharType="begin"/>
            </w:r>
            <w:r>
              <w:rPr>
                <w:noProof/>
                <w:webHidden/>
              </w:rPr>
              <w:instrText xml:space="preserve"> PAGEREF _Toc82966899 \h </w:instrText>
            </w:r>
            <w:r>
              <w:rPr>
                <w:noProof/>
                <w:webHidden/>
              </w:rPr>
            </w:r>
            <w:r>
              <w:rPr>
                <w:noProof/>
                <w:webHidden/>
              </w:rPr>
              <w:fldChar w:fldCharType="separate"/>
            </w:r>
            <w:r>
              <w:rPr>
                <w:noProof/>
                <w:webHidden/>
              </w:rPr>
              <w:t>31</w:t>
            </w:r>
            <w:r>
              <w:rPr>
                <w:noProof/>
                <w:webHidden/>
              </w:rPr>
              <w:fldChar w:fldCharType="end"/>
            </w:r>
          </w:hyperlink>
        </w:p>
        <w:p w14:paraId="009F65AD" w14:textId="54C8B59F" w:rsidR="00EB25BE" w:rsidRDefault="00EB25BE">
          <w:pPr>
            <w:pStyle w:val="TDC3"/>
            <w:tabs>
              <w:tab w:val="right" w:leader="dot" w:pos="9350"/>
            </w:tabs>
            <w:rPr>
              <w:rFonts w:asciiTheme="minorHAnsi" w:eastAsiaTheme="minorEastAsia" w:hAnsiTheme="minorHAnsi" w:cstheme="minorBidi"/>
              <w:noProof/>
            </w:rPr>
          </w:pPr>
          <w:hyperlink w:anchor="_Toc82966900" w:history="1">
            <w:r w:rsidRPr="007306AF">
              <w:rPr>
                <w:rStyle w:val="Hipervnculo"/>
                <w:noProof/>
              </w:rPr>
              <w:t>Prueba HPA</w:t>
            </w:r>
            <w:r>
              <w:rPr>
                <w:noProof/>
                <w:webHidden/>
              </w:rPr>
              <w:tab/>
            </w:r>
            <w:r>
              <w:rPr>
                <w:noProof/>
                <w:webHidden/>
              </w:rPr>
              <w:fldChar w:fldCharType="begin"/>
            </w:r>
            <w:r>
              <w:rPr>
                <w:noProof/>
                <w:webHidden/>
              </w:rPr>
              <w:instrText xml:space="preserve"> PAGEREF _Toc82966900 \h </w:instrText>
            </w:r>
            <w:r>
              <w:rPr>
                <w:noProof/>
                <w:webHidden/>
              </w:rPr>
            </w:r>
            <w:r>
              <w:rPr>
                <w:noProof/>
                <w:webHidden/>
              </w:rPr>
              <w:fldChar w:fldCharType="separate"/>
            </w:r>
            <w:r>
              <w:rPr>
                <w:noProof/>
                <w:webHidden/>
              </w:rPr>
              <w:t>31</w:t>
            </w:r>
            <w:r>
              <w:rPr>
                <w:noProof/>
                <w:webHidden/>
              </w:rPr>
              <w:fldChar w:fldCharType="end"/>
            </w:r>
          </w:hyperlink>
        </w:p>
        <w:p w14:paraId="7E0C5837" w14:textId="3333DD74" w:rsidR="00EB25BE" w:rsidRDefault="00EB25BE">
          <w:pPr>
            <w:pStyle w:val="TDC3"/>
            <w:tabs>
              <w:tab w:val="right" w:leader="dot" w:pos="9350"/>
            </w:tabs>
            <w:rPr>
              <w:rFonts w:asciiTheme="minorHAnsi" w:eastAsiaTheme="minorEastAsia" w:hAnsiTheme="minorHAnsi" w:cstheme="minorBidi"/>
              <w:noProof/>
            </w:rPr>
          </w:pPr>
          <w:hyperlink w:anchor="_Toc82966901" w:history="1">
            <w:r w:rsidRPr="007306AF">
              <w:rPr>
                <w:rStyle w:val="Hipervnculo"/>
                <w:noProof/>
              </w:rPr>
              <w:t>Prueba Agente con aprendizaje reforzado</w:t>
            </w:r>
            <w:r>
              <w:rPr>
                <w:noProof/>
                <w:webHidden/>
              </w:rPr>
              <w:tab/>
            </w:r>
            <w:r>
              <w:rPr>
                <w:noProof/>
                <w:webHidden/>
              </w:rPr>
              <w:fldChar w:fldCharType="begin"/>
            </w:r>
            <w:r>
              <w:rPr>
                <w:noProof/>
                <w:webHidden/>
              </w:rPr>
              <w:instrText xml:space="preserve"> PAGEREF _Toc82966901 \h </w:instrText>
            </w:r>
            <w:r>
              <w:rPr>
                <w:noProof/>
                <w:webHidden/>
              </w:rPr>
            </w:r>
            <w:r>
              <w:rPr>
                <w:noProof/>
                <w:webHidden/>
              </w:rPr>
              <w:fldChar w:fldCharType="separate"/>
            </w:r>
            <w:r>
              <w:rPr>
                <w:noProof/>
                <w:webHidden/>
              </w:rPr>
              <w:t>31</w:t>
            </w:r>
            <w:r>
              <w:rPr>
                <w:noProof/>
                <w:webHidden/>
              </w:rPr>
              <w:fldChar w:fldCharType="end"/>
            </w:r>
          </w:hyperlink>
        </w:p>
        <w:p w14:paraId="3AA122EE" w14:textId="79DB0813" w:rsidR="00EB25BE" w:rsidRDefault="00EB25BE">
          <w:pPr>
            <w:pStyle w:val="TDC2"/>
            <w:tabs>
              <w:tab w:val="right" w:leader="dot" w:pos="9350"/>
            </w:tabs>
            <w:rPr>
              <w:rFonts w:asciiTheme="minorHAnsi" w:eastAsiaTheme="minorEastAsia" w:hAnsiTheme="minorHAnsi" w:cstheme="minorBidi"/>
              <w:noProof/>
            </w:rPr>
          </w:pPr>
          <w:hyperlink w:anchor="_Toc82966902" w:history="1">
            <w:r w:rsidRPr="007306AF">
              <w:rPr>
                <w:rStyle w:val="Hipervnculo"/>
                <w:noProof/>
              </w:rPr>
              <w:t>Conclusiones y posibles nuevas líneas de trabajo</w:t>
            </w:r>
            <w:r>
              <w:rPr>
                <w:noProof/>
                <w:webHidden/>
              </w:rPr>
              <w:tab/>
            </w:r>
            <w:r>
              <w:rPr>
                <w:noProof/>
                <w:webHidden/>
              </w:rPr>
              <w:fldChar w:fldCharType="begin"/>
            </w:r>
            <w:r>
              <w:rPr>
                <w:noProof/>
                <w:webHidden/>
              </w:rPr>
              <w:instrText xml:space="preserve"> PAGEREF _Toc82966902 \h </w:instrText>
            </w:r>
            <w:r>
              <w:rPr>
                <w:noProof/>
                <w:webHidden/>
              </w:rPr>
            </w:r>
            <w:r>
              <w:rPr>
                <w:noProof/>
                <w:webHidden/>
              </w:rPr>
              <w:fldChar w:fldCharType="separate"/>
            </w:r>
            <w:r>
              <w:rPr>
                <w:noProof/>
                <w:webHidden/>
              </w:rPr>
              <w:t>33</w:t>
            </w:r>
            <w:r>
              <w:rPr>
                <w:noProof/>
                <w:webHidden/>
              </w:rPr>
              <w:fldChar w:fldCharType="end"/>
            </w:r>
          </w:hyperlink>
        </w:p>
        <w:p w14:paraId="52C5C785" w14:textId="2159FAE1" w:rsidR="00EB25BE" w:rsidRDefault="00EB25BE">
          <w:pPr>
            <w:pStyle w:val="TDC2"/>
            <w:tabs>
              <w:tab w:val="right" w:leader="dot" w:pos="9350"/>
            </w:tabs>
            <w:rPr>
              <w:rFonts w:asciiTheme="minorHAnsi" w:eastAsiaTheme="minorEastAsia" w:hAnsiTheme="minorHAnsi" w:cstheme="minorBidi"/>
              <w:noProof/>
            </w:rPr>
          </w:pPr>
          <w:hyperlink w:anchor="_Toc82966903" w:history="1">
            <w:r w:rsidRPr="007306AF">
              <w:rPr>
                <w:rStyle w:val="Hipervnculo"/>
                <w:noProof/>
                <w:lang w:val="en-US"/>
              </w:rPr>
              <w:t>Bibliografía</w:t>
            </w:r>
            <w:r>
              <w:rPr>
                <w:noProof/>
                <w:webHidden/>
              </w:rPr>
              <w:tab/>
            </w:r>
            <w:r>
              <w:rPr>
                <w:noProof/>
                <w:webHidden/>
              </w:rPr>
              <w:fldChar w:fldCharType="begin"/>
            </w:r>
            <w:r>
              <w:rPr>
                <w:noProof/>
                <w:webHidden/>
              </w:rPr>
              <w:instrText xml:space="preserve"> PAGEREF _Toc82966903 \h </w:instrText>
            </w:r>
            <w:r>
              <w:rPr>
                <w:noProof/>
                <w:webHidden/>
              </w:rPr>
            </w:r>
            <w:r>
              <w:rPr>
                <w:noProof/>
                <w:webHidden/>
              </w:rPr>
              <w:fldChar w:fldCharType="separate"/>
            </w:r>
            <w:r>
              <w:rPr>
                <w:noProof/>
                <w:webHidden/>
              </w:rPr>
              <w:t>34</w:t>
            </w:r>
            <w:r>
              <w:rPr>
                <w:noProof/>
                <w:webHidden/>
              </w:rPr>
              <w:fldChar w:fldCharType="end"/>
            </w:r>
          </w:hyperlink>
        </w:p>
        <w:p w14:paraId="088428F7" w14:textId="5290367B" w:rsidR="00EB25BE" w:rsidRDefault="00EB25BE">
          <w:pPr>
            <w:pStyle w:val="TDC2"/>
            <w:tabs>
              <w:tab w:val="right" w:leader="dot" w:pos="9350"/>
            </w:tabs>
            <w:rPr>
              <w:rFonts w:asciiTheme="minorHAnsi" w:eastAsiaTheme="minorEastAsia" w:hAnsiTheme="minorHAnsi" w:cstheme="minorBidi"/>
              <w:noProof/>
            </w:rPr>
          </w:pPr>
          <w:hyperlink w:anchor="_Toc82966904" w:history="1">
            <w:r w:rsidRPr="007306AF">
              <w:rPr>
                <w:rStyle w:val="Hipervnculo"/>
                <w:noProof/>
              </w:rPr>
              <w:t>Otros Recursos</w:t>
            </w:r>
            <w:r>
              <w:rPr>
                <w:noProof/>
                <w:webHidden/>
              </w:rPr>
              <w:tab/>
            </w:r>
            <w:r>
              <w:rPr>
                <w:noProof/>
                <w:webHidden/>
              </w:rPr>
              <w:fldChar w:fldCharType="begin"/>
            </w:r>
            <w:r>
              <w:rPr>
                <w:noProof/>
                <w:webHidden/>
              </w:rPr>
              <w:instrText xml:space="preserve"> PAGEREF _Toc82966904 \h </w:instrText>
            </w:r>
            <w:r>
              <w:rPr>
                <w:noProof/>
                <w:webHidden/>
              </w:rPr>
            </w:r>
            <w:r>
              <w:rPr>
                <w:noProof/>
                <w:webHidden/>
              </w:rPr>
              <w:fldChar w:fldCharType="separate"/>
            </w:r>
            <w:r>
              <w:rPr>
                <w:noProof/>
                <w:webHidden/>
              </w:rPr>
              <w:t>35</w:t>
            </w:r>
            <w:r>
              <w:rPr>
                <w:noProof/>
                <w:webHidden/>
              </w:rPr>
              <w:fldChar w:fldCharType="end"/>
            </w:r>
          </w:hyperlink>
        </w:p>
        <w:p w14:paraId="51243192" w14:textId="61555C12" w:rsidR="00EB25BE" w:rsidRDefault="00EB25BE">
          <w:pPr>
            <w:pStyle w:val="TDC3"/>
            <w:tabs>
              <w:tab w:val="right" w:leader="dot" w:pos="9350"/>
            </w:tabs>
            <w:rPr>
              <w:rFonts w:asciiTheme="minorHAnsi" w:eastAsiaTheme="minorEastAsia" w:hAnsiTheme="minorHAnsi" w:cstheme="minorBidi"/>
              <w:noProof/>
            </w:rPr>
          </w:pPr>
          <w:hyperlink w:anchor="_Toc82966905" w:history="1">
            <w:r w:rsidRPr="007306AF">
              <w:rPr>
                <w:rStyle w:val="Hipervnculo"/>
                <w:noProof/>
              </w:rPr>
              <w:t>Repositorio de Código</w:t>
            </w:r>
            <w:r>
              <w:rPr>
                <w:noProof/>
                <w:webHidden/>
              </w:rPr>
              <w:tab/>
            </w:r>
            <w:r>
              <w:rPr>
                <w:noProof/>
                <w:webHidden/>
              </w:rPr>
              <w:fldChar w:fldCharType="begin"/>
            </w:r>
            <w:r>
              <w:rPr>
                <w:noProof/>
                <w:webHidden/>
              </w:rPr>
              <w:instrText xml:space="preserve"> PAGEREF _Toc82966905 \h </w:instrText>
            </w:r>
            <w:r>
              <w:rPr>
                <w:noProof/>
                <w:webHidden/>
              </w:rPr>
            </w:r>
            <w:r>
              <w:rPr>
                <w:noProof/>
                <w:webHidden/>
              </w:rPr>
              <w:fldChar w:fldCharType="separate"/>
            </w:r>
            <w:r>
              <w:rPr>
                <w:noProof/>
                <w:webHidden/>
              </w:rPr>
              <w:t>35</w:t>
            </w:r>
            <w:r>
              <w:rPr>
                <w:noProof/>
                <w:webHidden/>
              </w:rPr>
              <w:fldChar w:fldCharType="end"/>
            </w:r>
          </w:hyperlink>
        </w:p>
        <w:p w14:paraId="748E7D76" w14:textId="4C6DC3F8" w:rsidR="00EB25BE" w:rsidRDefault="00EB25BE">
          <w:pPr>
            <w:pStyle w:val="TDC3"/>
            <w:tabs>
              <w:tab w:val="right" w:leader="dot" w:pos="9350"/>
            </w:tabs>
            <w:rPr>
              <w:rFonts w:asciiTheme="minorHAnsi" w:eastAsiaTheme="minorEastAsia" w:hAnsiTheme="minorHAnsi" w:cstheme="minorBidi"/>
              <w:noProof/>
            </w:rPr>
          </w:pPr>
          <w:hyperlink w:anchor="_Toc82966906" w:history="1">
            <w:r w:rsidRPr="007306AF">
              <w:rPr>
                <w:rStyle w:val="Hipervnculo"/>
                <w:noProof/>
              </w:rPr>
              <w:t>Cliente Python de Kubernetes</w:t>
            </w:r>
            <w:r>
              <w:rPr>
                <w:noProof/>
                <w:webHidden/>
              </w:rPr>
              <w:tab/>
            </w:r>
            <w:r>
              <w:rPr>
                <w:noProof/>
                <w:webHidden/>
              </w:rPr>
              <w:fldChar w:fldCharType="begin"/>
            </w:r>
            <w:r>
              <w:rPr>
                <w:noProof/>
                <w:webHidden/>
              </w:rPr>
              <w:instrText xml:space="preserve"> PAGEREF _Toc82966906 \h </w:instrText>
            </w:r>
            <w:r>
              <w:rPr>
                <w:noProof/>
                <w:webHidden/>
              </w:rPr>
            </w:r>
            <w:r>
              <w:rPr>
                <w:noProof/>
                <w:webHidden/>
              </w:rPr>
              <w:fldChar w:fldCharType="separate"/>
            </w:r>
            <w:r>
              <w:rPr>
                <w:noProof/>
                <w:webHidden/>
              </w:rPr>
              <w:t>35</w:t>
            </w:r>
            <w:r>
              <w:rPr>
                <w:noProof/>
                <w:webHidden/>
              </w:rPr>
              <w:fldChar w:fldCharType="end"/>
            </w:r>
          </w:hyperlink>
        </w:p>
        <w:p w14:paraId="19700664" w14:textId="5226BBE9" w:rsidR="00EB25BE" w:rsidRDefault="00EB25BE">
          <w:pPr>
            <w:pStyle w:val="TDC3"/>
            <w:tabs>
              <w:tab w:val="right" w:leader="dot" w:pos="9350"/>
            </w:tabs>
            <w:rPr>
              <w:rFonts w:asciiTheme="minorHAnsi" w:eastAsiaTheme="minorEastAsia" w:hAnsiTheme="minorHAnsi" w:cstheme="minorBidi"/>
              <w:noProof/>
            </w:rPr>
          </w:pPr>
          <w:hyperlink w:anchor="_Toc82966907" w:history="1">
            <w:r w:rsidRPr="007306AF">
              <w:rPr>
                <w:rStyle w:val="Hipervnculo"/>
                <w:noProof/>
              </w:rPr>
              <w:t>Indice de Figuras</w:t>
            </w:r>
            <w:r>
              <w:rPr>
                <w:noProof/>
                <w:webHidden/>
              </w:rPr>
              <w:tab/>
            </w:r>
            <w:r>
              <w:rPr>
                <w:noProof/>
                <w:webHidden/>
              </w:rPr>
              <w:fldChar w:fldCharType="begin"/>
            </w:r>
            <w:r>
              <w:rPr>
                <w:noProof/>
                <w:webHidden/>
              </w:rPr>
              <w:instrText xml:space="preserve"> PAGEREF _Toc82966907 \h </w:instrText>
            </w:r>
            <w:r>
              <w:rPr>
                <w:noProof/>
                <w:webHidden/>
              </w:rPr>
            </w:r>
            <w:r>
              <w:rPr>
                <w:noProof/>
                <w:webHidden/>
              </w:rPr>
              <w:fldChar w:fldCharType="separate"/>
            </w:r>
            <w:r>
              <w:rPr>
                <w:noProof/>
                <w:webHidden/>
              </w:rPr>
              <w:t>35</w:t>
            </w:r>
            <w:r>
              <w:rPr>
                <w:noProof/>
                <w:webHidden/>
              </w:rPr>
              <w:fldChar w:fldCharType="end"/>
            </w:r>
          </w:hyperlink>
        </w:p>
        <w:p w14:paraId="70273530" w14:textId="79B1DACE" w:rsidR="00300BDB" w:rsidRDefault="00300BDB">
          <w:pPr>
            <w:rPr>
              <w:b/>
              <w:bCs/>
            </w:rPr>
          </w:pPr>
          <w:r>
            <w:rPr>
              <w:b/>
              <w:bCs/>
            </w:rPr>
            <w:fldChar w:fldCharType="end"/>
          </w:r>
        </w:p>
      </w:sdtContent>
    </w:sdt>
    <w:p w14:paraId="1504742D" w14:textId="77777777" w:rsidR="00F7714A" w:rsidRDefault="00F7714A" w:rsidP="002D19CD">
      <w:pPr>
        <w:pStyle w:val="Ttulo1"/>
      </w:pPr>
    </w:p>
    <w:p w14:paraId="4C6F8482" w14:textId="62DEB64C" w:rsidR="001607D0" w:rsidRPr="002D19CD" w:rsidRDefault="004E57B8" w:rsidP="002D19CD">
      <w:pPr>
        <w:pStyle w:val="Ttulo1"/>
        <w:rPr>
          <w:u w:val="single"/>
        </w:rPr>
      </w:pPr>
      <w:bookmarkStart w:id="1" w:name="_Toc8296687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2EFB7259" w:rsidR="001607D0" w:rsidRDefault="0051485E" w:rsidP="003A4662">
      <w:pPr>
        <w:pStyle w:val="Ttulo2"/>
      </w:pPr>
      <w:bookmarkStart w:id="2" w:name="_Toc82966880"/>
      <w:r>
        <w:lastRenderedPageBreak/>
        <w:t xml:space="preserve">Planteamiento y </w:t>
      </w:r>
      <w:r w:rsidR="003A4662">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296688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530FD2A0" w:rsidR="00216E35" w:rsidRPr="00E04C03" w:rsidRDefault="00E04C03" w:rsidP="00E04C03">
      <w:pPr>
        <w:pStyle w:val="Descripcin"/>
        <w:jc w:val="center"/>
      </w:pPr>
      <w:bookmarkStart w:id="4" w:name="_Toc82971550"/>
      <w:r>
        <w:t xml:space="preserve">Ilustración </w:t>
      </w:r>
      <w:r>
        <w:fldChar w:fldCharType="begin"/>
      </w:r>
      <w:r>
        <w:instrText xml:space="preserve"> SEQ Ilustración \* ARABIC </w:instrText>
      </w:r>
      <w:r>
        <w:fldChar w:fldCharType="separate"/>
      </w:r>
      <w:r w:rsidR="00926105">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30A7972E" w:rsidR="001F3A4A" w:rsidRDefault="00E04C03" w:rsidP="00E04C03">
      <w:pPr>
        <w:pStyle w:val="Descripcin"/>
        <w:jc w:val="center"/>
      </w:pPr>
      <w:bookmarkStart w:id="5" w:name="_Toc82971551"/>
      <w:r>
        <w:t xml:space="preserve">Ilustración </w:t>
      </w:r>
      <w:r>
        <w:fldChar w:fldCharType="begin"/>
      </w:r>
      <w:r>
        <w:instrText xml:space="preserve"> SEQ Ilustración \* ARABIC </w:instrText>
      </w:r>
      <w:r>
        <w:fldChar w:fldCharType="separate"/>
      </w:r>
      <w:r w:rsidR="00926105">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296688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2966883"/>
      <w:r w:rsidRPr="00A41945">
        <w:t>Deployment</w:t>
      </w:r>
      <w:bookmarkEnd w:id="7"/>
    </w:p>
    <w:p w14:paraId="73FD96A2" w14:textId="77777777" w:rsidR="00A41945" w:rsidRDefault="00A41945" w:rsidP="00A41945"/>
    <w:p w14:paraId="6288ADAD" w14:textId="77777777" w:rsidR="00D70C2C" w:rsidRDefault="00D70C2C" w:rsidP="00A41945">
      <w:r>
        <w:t xml:space="preserve">El Deployment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296688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2966885"/>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2966886"/>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w:t>
      </w:r>
      <w:proofErr w:type="gramStart"/>
      <w:r>
        <w:t>ejemplo</w:t>
      </w:r>
      <w:proofErr w:type="gramEnd"/>
      <w:r>
        <w:t xml:space="preserve">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2966887"/>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72716A9D"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w:t>
      </w:r>
      <w:proofErr w:type="spellStart"/>
      <w:r w:rsidR="00751CB8">
        <w:rPr>
          <w:shd w:val="clear" w:color="auto" w:fill="FFFFFF"/>
        </w:rPr>
        <w:t>Dockerfile</w:t>
      </w:r>
      <w:proofErr w:type="spellEnd"/>
      <w:r w:rsidR="00751CB8">
        <w:rPr>
          <w:shd w:val="clear" w:color="auto" w:fill="FFFFFF"/>
        </w:rPr>
        <w:t>) define una página php:</w:t>
      </w:r>
    </w:p>
    <w:p w14:paraId="0413FFE0" w14:textId="77777777" w:rsidR="006E6233" w:rsidRDefault="006E6233" w:rsidP="009F37EA">
      <w:pPr>
        <w:rPr>
          <w:shd w:val="clear" w:color="auto" w:fill="FFFFFF"/>
        </w:rPr>
      </w:pPr>
    </w:p>
    <w:p w14:paraId="0A5F4AD0" w14:textId="04C5D4E6" w:rsidR="00751CB8" w:rsidRDefault="00751CB8" w:rsidP="009F37EA">
      <w:pPr>
        <w:rPr>
          <w:shd w:val="clear" w:color="auto" w:fill="FFFFFF"/>
        </w:rPr>
      </w:pPr>
    </w:p>
    <w:bookmarkStart w:id="12" w:name="_MON_1692284417"/>
    <w:bookmarkEnd w:id="12"/>
    <w:p w14:paraId="34852C09" w14:textId="2AF31F37" w:rsidR="00751CB8" w:rsidRDefault="001C23EA" w:rsidP="009F37EA">
      <w:r>
        <w:object w:dxaOrig="8504" w:dyaOrig="1777"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74.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3585906" r:id="rId11"/>
        </w:object>
      </w:r>
    </w:p>
    <w:p w14:paraId="17F6AE1F" w14:textId="6D828BD0" w:rsidR="004B468E" w:rsidRDefault="004B468E" w:rsidP="009F37EA"/>
    <w:p w14:paraId="6DD8F49D" w14:textId="77777777" w:rsidR="006E6233" w:rsidRDefault="006E6233" w:rsidP="009F37EA"/>
    <w:p w14:paraId="55E72E1F" w14:textId="77777777" w:rsidR="006E6233" w:rsidRDefault="006E6233" w:rsidP="009F37EA"/>
    <w:p w14:paraId="7E0EF1F6" w14:textId="77777777" w:rsidR="006E6233" w:rsidRDefault="006E6233" w:rsidP="009F37EA"/>
    <w:p w14:paraId="356E00ED" w14:textId="77777777" w:rsidR="006E6233" w:rsidRDefault="006E6233" w:rsidP="009F37EA"/>
    <w:p w14:paraId="443A9F60" w14:textId="1E657609" w:rsidR="004B468E" w:rsidRDefault="004B468E" w:rsidP="009F37EA">
      <w:r>
        <w:lastRenderedPageBreak/>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5050BCA" w:rsidR="004B468E" w:rsidRPr="006F17EE" w:rsidRDefault="006E6233" w:rsidP="009F37EA">
      <w:r>
        <w:object w:dxaOrig="8504" w:dyaOrig="3572" w14:anchorId="5A2A2D88">
          <v:shape id="_x0000_i1026" type="#_x0000_t75" style="width:425.1pt;height:174.0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3585907"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w:t>
      </w:r>
      <w:proofErr w:type="spellStart"/>
      <w:r>
        <w:t>yaml</w:t>
      </w:r>
      <w:proofErr w:type="spellEnd"/>
      <w:r>
        <w:t xml:space="preserve"> </w:t>
      </w:r>
      <w:r w:rsidR="009550A0">
        <w:t>(</w:t>
      </w:r>
      <w:hyperlink r:id="rId14" w:history="1">
        <w:r w:rsidR="009550A0" w:rsidRPr="009550A0">
          <w:rPr>
            <w:rStyle w:val="Hipervnculo"/>
          </w:rPr>
          <w:t>php-</w:t>
        </w:r>
        <w:proofErr w:type="spellStart"/>
        <w:r w:rsidR="009550A0" w:rsidRPr="009550A0">
          <w:rPr>
            <w:rStyle w:val="Hipervnculo"/>
          </w:rPr>
          <w:t>apache.yml</w:t>
        </w:r>
        <w:proofErr w:type="spellEnd"/>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6F196475" w:rsidR="007E4D18" w:rsidRPr="00B01591" w:rsidRDefault="00E71720" w:rsidP="006F17EE">
      <w:r>
        <w:object w:dxaOrig="8504" w:dyaOrig="1123" w14:anchorId="098C88EC">
          <v:shape id="_x0000_i1027" type="#_x0000_t75" style="width:425.1pt;height:51.35pt" o:ole="" o:bordertopcolor="this" o:borderleftcolor="this" o:borderbottomcolor="this" o:borderrightcolor="this">
            <v:imagedata r:id="rId15" o:title=""/>
            <w10:bordertop type="single" width="4"/>
            <w10:borderleft type="single" width="4"/>
            <w10:borderbottom type="single" width="4"/>
            <w10:borderright type="single" width="4"/>
          </v:shape>
          <o:OLEObject Type="Embed" ProgID="Word.OpenDocumentText.12" ShapeID="_x0000_i1027" DrawAspect="Content" ObjectID="_1693585908" r:id="rId16"/>
        </w:object>
      </w:r>
    </w:p>
    <w:p w14:paraId="45D601A5" w14:textId="77777777" w:rsidR="006F17EE" w:rsidRDefault="006F17EE" w:rsidP="009F37EA"/>
    <w:p w14:paraId="3E09E564" w14:textId="77777777" w:rsidR="00B01591" w:rsidRDefault="00B01591" w:rsidP="009F37EA"/>
    <w:p w14:paraId="3BE9A1EF" w14:textId="0CF6171C" w:rsidR="006E6233"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6BE86DBD" w:rsidR="007E4D18" w:rsidRDefault="006E6233" w:rsidP="006F17EE">
      <w:r>
        <w:object w:dxaOrig="8504" w:dyaOrig="1179" w14:anchorId="6F6D753D">
          <v:shape id="_x0000_i1028" type="#_x0000_t75" style="width:425.1pt;height:58.2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3585909"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2966888"/>
      <w:r>
        <w:lastRenderedPageBreak/>
        <w:t>Monitorización</w:t>
      </w:r>
      <w:bookmarkEnd w:id="16"/>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6AC127D3" w:rsidR="007B4E55" w:rsidRDefault="00574BAE" w:rsidP="00574BAE">
      <w:pPr>
        <w:pStyle w:val="Descripcin"/>
        <w:jc w:val="center"/>
      </w:pPr>
      <w:bookmarkStart w:id="17" w:name="_Toc82971552"/>
      <w:r>
        <w:t xml:space="preserve">Ilustración </w:t>
      </w:r>
      <w:r>
        <w:fldChar w:fldCharType="begin"/>
      </w:r>
      <w:r>
        <w:instrText xml:space="preserve"> SEQ Ilustración \* ARABIC </w:instrText>
      </w:r>
      <w:r>
        <w:fldChar w:fldCharType="separate"/>
      </w:r>
      <w:r w:rsidR="00926105">
        <w:rPr>
          <w:noProof/>
        </w:rPr>
        <w:t>3</w:t>
      </w:r>
      <w:r>
        <w:fldChar w:fldCharType="end"/>
      </w:r>
      <w:r>
        <w:t xml:space="preserve">: Kubernetes </w:t>
      </w:r>
      <w:proofErr w:type="spellStart"/>
      <w:r>
        <w:t>Dashboard</w:t>
      </w:r>
      <w:bookmarkEnd w:id="17"/>
      <w:proofErr w:type="spellEnd"/>
    </w:p>
    <w:p w14:paraId="5A1F1CE9" w14:textId="1543C156" w:rsidR="00931F43" w:rsidRPr="00931F43" w:rsidRDefault="00931F43" w:rsidP="00931F43">
      <w:r>
        <w:t xml:space="preserve">También, durante los procesos de ejecución del entrenamiento del agente, y del modelo </w:t>
      </w:r>
    </w:p>
    <w:p w14:paraId="6F67FD27" w14:textId="77777777" w:rsidR="00F627D5" w:rsidRDefault="00F627D5" w:rsidP="00300BDB">
      <w:pPr>
        <w:pStyle w:val="Ttulo3"/>
      </w:pPr>
      <w:bookmarkStart w:id="18" w:name="_Toc8296688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9" type="#_x0000_t75" style="width:425.1pt;height:103.3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9" DrawAspect="Content" ObjectID="_1693585910" r:id="rId21"/>
        </w:object>
      </w:r>
    </w:p>
    <w:p w14:paraId="293D0118" w14:textId="77777777" w:rsidR="00300BDB" w:rsidRDefault="00300BDB" w:rsidP="00300BDB"/>
    <w:p w14:paraId="245FCD16" w14:textId="77777777" w:rsidR="00F627D5" w:rsidRDefault="00F627D5" w:rsidP="00F627D5">
      <w:pPr>
        <w:pStyle w:val="Ttulo3"/>
      </w:pPr>
      <w:bookmarkStart w:id="20" w:name="_Toc82966890"/>
      <w:r>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30" type="#_x0000_t75" style="width:425.1pt;height:148.4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30" DrawAspect="Content" ObjectID="_1693585911" r:id="rId23"/>
        </w:object>
      </w:r>
    </w:p>
    <w:p w14:paraId="7D70B81C" w14:textId="77777777" w:rsidR="002B70CC" w:rsidRDefault="002B70CC" w:rsidP="002B70CC"/>
    <w:p w14:paraId="68540AAC" w14:textId="77777777" w:rsidR="002B70CC" w:rsidRPr="00F627D5" w:rsidRDefault="002B70CC" w:rsidP="002B70CC"/>
    <w:p w14:paraId="7B2A561A" w14:textId="0BA96F27" w:rsidR="009870F4"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7E19F4BE" w14:textId="77777777" w:rsidR="0051485E" w:rsidRPr="00CC49A5" w:rsidRDefault="0051485E" w:rsidP="009F37EA"/>
    <w:p w14:paraId="223619AF" w14:textId="77777777" w:rsidR="001607D0" w:rsidRDefault="004E57B8" w:rsidP="0051485E">
      <w:pPr>
        <w:pStyle w:val="Ttulo3"/>
      </w:pPr>
      <w:bookmarkStart w:id="22" w:name="_Toc82966891"/>
      <w:r>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w:t>
      </w:r>
      <w:proofErr w:type="gramStart"/>
      <w:r w:rsidR="007D41DB">
        <w:t>los diferencia</w:t>
      </w:r>
      <w:proofErr w:type="gramEnd"/>
      <w:r w:rsidR="007D41DB">
        <w:t xml:space="preserve">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w:t>
      </w:r>
      <w:r w:rsidR="00E34B1B">
        <w:lastRenderedPageBreak/>
        <w:t xml:space="preserve">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5CD9693F" w:rsidR="00A85B0B" w:rsidRDefault="00F40AEB" w:rsidP="00F40AEB">
      <w:pPr>
        <w:pStyle w:val="Descripcin"/>
        <w:jc w:val="center"/>
      </w:pPr>
      <w:bookmarkStart w:id="23" w:name="_Toc82971553"/>
      <w:r>
        <w:t xml:space="preserve">Ilustración </w:t>
      </w:r>
      <w:r>
        <w:fldChar w:fldCharType="begin"/>
      </w:r>
      <w:r>
        <w:instrText xml:space="preserve"> SEQ Ilustración \* ARABIC </w:instrText>
      </w:r>
      <w:r>
        <w:fldChar w:fldCharType="separate"/>
      </w:r>
      <w:r w:rsidR="00926105">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lastRenderedPageBreak/>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1B6CCBDD" w:rsidR="004E0776"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37D5A1D8" w14:textId="27A95D0E" w:rsidR="008E4F5B" w:rsidRPr="008E4F5B" w:rsidRDefault="008E4F5B" w:rsidP="003718B5">
      <w:pPr>
        <w:pStyle w:val="Descripcin"/>
      </w:pPr>
      <w:r>
        <w:tab/>
      </w:r>
      <w:r>
        <w:tab/>
      </w:r>
      <w:r>
        <w:tab/>
      </w:r>
      <w:r>
        <w:tab/>
      </w:r>
      <w:bookmarkStart w:id="24" w:name="_Toc82971554"/>
      <w:r w:rsidR="003718B5">
        <w:t xml:space="preserve">Ilustración </w:t>
      </w:r>
      <w:r w:rsidR="003718B5">
        <w:fldChar w:fldCharType="begin"/>
      </w:r>
      <w:r w:rsidR="003718B5">
        <w:instrText xml:space="preserve"> SEQ Ilustración \* ARABIC </w:instrText>
      </w:r>
      <w:r w:rsidR="003718B5">
        <w:fldChar w:fldCharType="separate"/>
      </w:r>
      <w:r w:rsidR="00926105">
        <w:rPr>
          <w:noProof/>
        </w:rPr>
        <w:t>5</w:t>
      </w:r>
      <w:r w:rsidR="003718B5">
        <w:fldChar w:fldCharType="end"/>
      </w:r>
      <w:r w:rsidR="003718B5">
        <w:t>: Arquitectura del Sistema</w:t>
      </w:r>
      <w:r w:rsidR="002F1ED1">
        <w:t xml:space="preserve"> propuesto</w:t>
      </w:r>
      <w:bookmarkEnd w:id="24"/>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13BB6F5D" w14:textId="77777777" w:rsidR="001607D0" w:rsidRDefault="004E57B8" w:rsidP="008E428B">
      <w:pPr>
        <w:pStyle w:val="Ttulo3"/>
      </w:pPr>
      <w:bookmarkStart w:id="25" w:name="_Toc82966892"/>
      <w:r>
        <w:t>Q-Learning</w:t>
      </w:r>
      <w:bookmarkEnd w:id="25"/>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2FFE9474" w:rsidR="000C7C1D" w:rsidRDefault="004E57B8" w:rsidP="003718B5">
      <w:pPr>
        <w:keepNext/>
        <w:spacing w:before="240" w:after="240"/>
        <w:jc w:val="center"/>
      </w:pPr>
      <w:r>
        <w:rPr>
          <w:b/>
          <w:noProof/>
        </w:rPr>
        <w:lastRenderedPageBreak/>
        <w:drawing>
          <wp:inline distT="114300" distB="114300" distL="114300" distR="114300" wp14:anchorId="457A3ED1" wp14:editId="0A3AB8E9">
            <wp:extent cx="4842344" cy="223431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4866058" cy="2245259"/>
                    </a:xfrm>
                    <a:prstGeom prst="rect">
                      <a:avLst/>
                    </a:prstGeom>
                    <a:ln/>
                  </pic:spPr>
                </pic:pic>
              </a:graphicData>
            </a:graphic>
          </wp:inline>
        </w:drawing>
      </w:r>
    </w:p>
    <w:p w14:paraId="6BE2D462" w14:textId="1C6DECC0" w:rsidR="00BB0B2A" w:rsidRPr="00BB0B2A" w:rsidRDefault="000C7C1D" w:rsidP="000C7C1D">
      <w:pPr>
        <w:pStyle w:val="Descripcin"/>
        <w:jc w:val="center"/>
        <w:rPr>
          <w:b/>
          <w:u w:val="single"/>
        </w:rPr>
      </w:pPr>
      <w:bookmarkStart w:id="26" w:name="_Toc82971555"/>
      <w:r>
        <w:t xml:space="preserve">Ilustración </w:t>
      </w:r>
      <w:r>
        <w:fldChar w:fldCharType="begin"/>
      </w:r>
      <w:r>
        <w:instrText xml:space="preserve"> SEQ Ilustración \* ARABIC </w:instrText>
      </w:r>
      <w:r>
        <w:fldChar w:fldCharType="separate"/>
      </w:r>
      <w:r w:rsidR="00926105">
        <w:rPr>
          <w:noProof/>
        </w:rPr>
        <w:t>6</w:t>
      </w:r>
      <w:r>
        <w:fldChar w:fldCharType="end"/>
      </w:r>
      <w:r>
        <w:t>: Algoritmo Q-Learning</w:t>
      </w:r>
      <w:r w:rsidR="00BB0B2A">
        <w:rPr>
          <w:bCs/>
          <w:sz w:val="16"/>
          <w:szCs w:val="16"/>
        </w:rPr>
        <w:t xml:space="preserve">  </w:t>
      </w:r>
      <w:r w:rsidR="00BB0B2A">
        <w:rPr>
          <w:rStyle w:val="Refdenotaalpie"/>
          <w:b/>
        </w:rPr>
        <w:footnoteReference w:id="9"/>
      </w:r>
      <w:bookmarkEnd w:id="26"/>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proofErr w:type="gramStart"/>
      <w:r w:rsidR="009E7255" w:rsidRPr="009E7255">
        <w:rPr>
          <w:i/>
          <w:iCs/>
        </w:rPr>
        <w:t>s,a</w:t>
      </w:r>
      <w:proofErr w:type="spellEnd"/>
      <w:proofErr w:type="gram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1BE4505" w:rsidR="00F27982" w:rsidRDefault="004B7DDD"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2B6AC88E" w14:textId="3A9CAD41" w:rsidR="003910BE" w:rsidRDefault="003910BE" w:rsidP="00C83885">
      <w:pPr>
        <w:jc w:val="center"/>
      </w:pPr>
    </w:p>
    <w:p w14:paraId="27AF5CE6" w14:textId="4AD3D9EF" w:rsidR="003910BE" w:rsidRDefault="003910BE" w:rsidP="003910BE">
      <w:r>
        <w:t>En un entorno cuyos tamaños de espacios de estados (número de posibles estados) y acciones no excesivamente elevado la función Q puede tomar la forma de una tabla en la que se almacena el valor para cada pareja Estado-Acción.</w:t>
      </w:r>
    </w:p>
    <w:p w14:paraId="415B867D" w14:textId="68602EF5" w:rsidR="003910BE" w:rsidRPr="00C83885" w:rsidRDefault="003910BE" w:rsidP="00C83885">
      <w:pPr>
        <w:jc w:val="center"/>
      </w:pPr>
      <w:r>
        <w:rPr>
          <w:noProof/>
        </w:rPr>
        <w:drawing>
          <wp:inline distT="0" distB="0" distL="0" distR="0" wp14:anchorId="4CF65DEC" wp14:editId="09328587">
            <wp:extent cx="5889237" cy="1940119"/>
            <wp:effectExtent l="0" t="0" r="0" b="317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06690" cy="1945869"/>
                    </a:xfrm>
                    <a:prstGeom prst="rect">
                      <a:avLst/>
                    </a:prstGeom>
                  </pic:spPr>
                </pic:pic>
              </a:graphicData>
            </a:graphic>
          </wp:inline>
        </w:drawing>
      </w:r>
    </w:p>
    <w:p w14:paraId="3DE026B4" w14:textId="6AA5059F" w:rsidR="00E17FA1" w:rsidRDefault="004A351F" w:rsidP="004A351F">
      <w:pPr>
        <w:pStyle w:val="Descripcin"/>
        <w:jc w:val="center"/>
        <w:rPr>
          <w:sz w:val="16"/>
          <w:szCs w:val="16"/>
        </w:rPr>
      </w:pPr>
      <w:bookmarkStart w:id="27" w:name="_Toc82971556"/>
      <w:r>
        <w:t xml:space="preserve">Ilustración </w:t>
      </w:r>
      <w:r>
        <w:fldChar w:fldCharType="begin"/>
      </w:r>
      <w:r>
        <w:instrText xml:space="preserve"> SEQ Ilustración \* ARABIC </w:instrText>
      </w:r>
      <w:r>
        <w:fldChar w:fldCharType="separate"/>
      </w:r>
      <w:r w:rsidR="00926105">
        <w:rPr>
          <w:noProof/>
        </w:rPr>
        <w:t>7</w:t>
      </w:r>
      <w:r>
        <w:fldChar w:fldCharType="end"/>
      </w:r>
      <w:r>
        <w:t>: Función Q implementada como tabla</w:t>
      </w:r>
      <w:r>
        <w:rPr>
          <w:rStyle w:val="Refdenotaalpie"/>
          <w:sz w:val="16"/>
          <w:szCs w:val="16"/>
        </w:rPr>
        <w:footnoteReference w:id="11"/>
      </w:r>
      <w:bookmarkEnd w:id="27"/>
    </w:p>
    <w:p w14:paraId="5B39A905" w14:textId="55F4DE05" w:rsidR="00E17FA1" w:rsidRDefault="00E17FA1" w:rsidP="00E17FA1">
      <w:pPr>
        <w:pStyle w:val="Ttulo4"/>
      </w:pPr>
      <w:r>
        <w:lastRenderedPageBreak/>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2"/>
      </w:r>
      <w:r w:rsidR="001268B8">
        <w:t>:</w:t>
      </w:r>
    </w:p>
    <w:p w14:paraId="32BBDAF3" w14:textId="77777777" w:rsidR="00991DD2" w:rsidRDefault="00991DD2" w:rsidP="00991DD2">
      <w:pPr>
        <w:jc w:val="center"/>
      </w:pPr>
    </w:p>
    <w:p w14:paraId="6BCB7298" w14:textId="77777777" w:rsidR="006508DB" w:rsidRPr="006508DB" w:rsidRDefault="004B7DDD"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proofErr w:type="gramStart"/>
      <w:r w:rsidR="00E904C9" w:rsidRPr="00E904C9">
        <w:rPr>
          <w:i/>
          <w:iCs/>
        </w:rPr>
        <w:t>s,a</w:t>
      </w:r>
      <w:proofErr w:type="spellEnd"/>
      <w:proofErr w:type="gram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 xml:space="preserve">que es la tasa de aprendizaje o “learning rate” y que permite aumentar o disminuir el efecto del término entre paréntesis en el </w:t>
      </w:r>
      <w:r w:rsidR="00E904C9">
        <w:lastRenderedPageBreak/>
        <w:t>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proofErr w:type="gramStart"/>
      <w:r w:rsidRPr="00F8635B">
        <w:rPr>
          <w:b/>
          <w:bCs/>
          <w:i/>
          <w:iCs/>
        </w:rPr>
        <w:t>r</w:t>
      </w:r>
      <w:r>
        <w:rPr>
          <w:b/>
          <w:bCs/>
          <w:i/>
          <w:iCs/>
        </w:rPr>
        <w:t xml:space="preserve">  </w:t>
      </w:r>
      <w:r>
        <w:t>es</w:t>
      </w:r>
      <w:proofErr w:type="gramEnd"/>
      <w:r>
        <w:t xml:space="preserve">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4B7DDD"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8" w:name="_Toc82966893"/>
      <w:r>
        <w:t>Deep Q</w:t>
      </w:r>
      <w:r w:rsidR="002E38F9">
        <w:t xml:space="preserve"> Network</w:t>
      </w:r>
      <w:r w:rsidR="00076CEB">
        <w:t xml:space="preserve"> (DQN)</w:t>
      </w:r>
      <w:bookmarkEnd w:id="28"/>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lastRenderedPageBreak/>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48570" cy="2118342"/>
                    </a:xfrm>
                    <a:prstGeom prst="rect">
                      <a:avLst/>
                    </a:prstGeom>
                  </pic:spPr>
                </pic:pic>
              </a:graphicData>
            </a:graphic>
          </wp:inline>
        </w:drawing>
      </w:r>
    </w:p>
    <w:p w14:paraId="09361376" w14:textId="7A2194DD" w:rsidR="00E56D3D" w:rsidRDefault="00C83885" w:rsidP="00C83885">
      <w:pPr>
        <w:pStyle w:val="Descripcin"/>
        <w:jc w:val="center"/>
        <w:rPr>
          <w:sz w:val="16"/>
          <w:szCs w:val="16"/>
        </w:rPr>
      </w:pPr>
      <w:bookmarkStart w:id="29" w:name="_Toc82971557"/>
      <w:r>
        <w:t xml:space="preserve">Ilustración </w:t>
      </w:r>
      <w:r>
        <w:fldChar w:fldCharType="begin"/>
      </w:r>
      <w:r>
        <w:instrText xml:space="preserve"> SEQ Ilustración \* ARABIC </w:instrText>
      </w:r>
      <w:r>
        <w:fldChar w:fldCharType="separate"/>
      </w:r>
      <w:r w:rsidR="00926105">
        <w:rPr>
          <w:noProof/>
        </w:rPr>
        <w:t>8</w:t>
      </w:r>
      <w:r>
        <w:fldChar w:fldCharType="end"/>
      </w:r>
      <w:r>
        <w:t>: Deep Q Network (DQN)</w:t>
      </w:r>
      <w:r w:rsidR="00E56D3D">
        <w:rPr>
          <w:sz w:val="16"/>
          <w:szCs w:val="16"/>
        </w:rPr>
        <w:t xml:space="preserve"> </w:t>
      </w:r>
      <w:r w:rsidR="00E56D3D">
        <w:rPr>
          <w:rStyle w:val="Refdenotaalpie"/>
          <w:sz w:val="16"/>
          <w:szCs w:val="16"/>
        </w:rPr>
        <w:footnoteReference w:id="13"/>
      </w:r>
      <w:bookmarkEnd w:id="29"/>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4B7DDD"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2953385"/>
                    </a:xfrm>
                    <a:prstGeom prst="rect">
                      <a:avLst/>
                    </a:prstGeom>
                  </pic:spPr>
                </pic:pic>
              </a:graphicData>
            </a:graphic>
          </wp:inline>
        </w:drawing>
      </w:r>
    </w:p>
    <w:p w14:paraId="5F4B9E01" w14:textId="1E612393" w:rsidR="003F22D7" w:rsidRDefault="003F22D7" w:rsidP="003F22D7">
      <w:pPr>
        <w:pStyle w:val="Descripcin"/>
        <w:jc w:val="center"/>
      </w:pPr>
      <w:bookmarkStart w:id="30" w:name="_Toc82971558"/>
      <w:r>
        <w:t xml:space="preserve">Ilustración </w:t>
      </w:r>
      <w:r>
        <w:fldChar w:fldCharType="begin"/>
      </w:r>
      <w:r>
        <w:instrText xml:space="preserve"> SEQ Ilustración \* ARABIC </w:instrText>
      </w:r>
      <w:r>
        <w:fldChar w:fldCharType="separate"/>
      </w:r>
      <w:r w:rsidR="00926105">
        <w:rPr>
          <w:noProof/>
        </w:rPr>
        <w:t>9</w:t>
      </w:r>
      <w:r>
        <w:fldChar w:fldCharType="end"/>
      </w:r>
      <w:r>
        <w:t>: Agente DQN con Replay Buffer</w:t>
      </w:r>
      <w:r>
        <w:rPr>
          <w:rStyle w:val="Refdenotaalpie"/>
        </w:rPr>
        <w:footnoteReference w:id="14"/>
      </w:r>
      <w:bookmarkEnd w:id="30"/>
    </w:p>
    <w:p w14:paraId="66091C98" w14:textId="77777777" w:rsidR="003F22D7" w:rsidRDefault="003F22D7">
      <w:pPr>
        <w:spacing w:before="240"/>
      </w:pPr>
    </w:p>
    <w:p w14:paraId="10369ED0" w14:textId="72F96E4B" w:rsidR="00E30245" w:rsidRPr="00D712E3" w:rsidRDefault="00E30245">
      <w:pPr>
        <w:spacing w:before="240"/>
        <w:rPr>
          <w:bCs/>
        </w:rPr>
      </w:pPr>
      <w:r>
        <w:rPr>
          <w:bCs/>
        </w:rPr>
        <w:lastRenderedPageBreak/>
        <w:t xml:space="preserve">En la que quedan de manifiesto la utilización de la red neuronal para implementar la función </w:t>
      </w:r>
      <w:proofErr w:type="gramStart"/>
      <w:r>
        <w:rPr>
          <w:bCs/>
        </w:rPr>
        <w:t>Q(</w:t>
      </w:r>
      <w:proofErr w:type="gramEnd"/>
      <w:r>
        <w:rPr>
          <w:bCs/>
        </w:rPr>
        <w:t>s,</w:t>
      </w:r>
      <w:r w:rsidR="003F22D7">
        <w:rPr>
          <w:bCs/>
        </w:rPr>
        <w:t xml:space="preserve"> </w:t>
      </w:r>
      <w:r>
        <w:rPr>
          <w:bCs/>
        </w:rPr>
        <w:t>a),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31" w:name="_Toc82966894"/>
      <w:r>
        <w:lastRenderedPageBreak/>
        <w:t xml:space="preserve">Diseño e </w:t>
      </w:r>
      <w:r w:rsidR="00B23033">
        <w:t>Implementación</w:t>
      </w:r>
      <w:bookmarkEnd w:id="31"/>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4B7DDD"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32" w:name="_Toc82966895"/>
      <w:r>
        <w:t>En</w:t>
      </w:r>
      <w:r w:rsidR="00667FBF">
        <w:t>torno</w:t>
      </w:r>
      <w:bookmarkEnd w:id="32"/>
    </w:p>
    <w:p w14:paraId="6369FCEB" w14:textId="07F74A18" w:rsidR="001607D0" w:rsidRDefault="00BB4F16" w:rsidP="00BB4F16">
      <w:pPr>
        <w:pStyle w:val="Ttulo4"/>
      </w:pPr>
      <w:r>
        <w:t>E</w:t>
      </w:r>
      <w:r w:rsidR="004E57B8">
        <w:t>stados</w:t>
      </w:r>
    </w:p>
    <w:p w14:paraId="7418AFA4" w14:textId="6F10B759"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w:t>
      </w:r>
      <w:proofErr w:type="gramStart"/>
      <w:r w:rsidR="00E90F76">
        <w:t>ofrece  Kubernetes</w:t>
      </w:r>
      <w:proofErr w:type="gramEnd"/>
      <w:r w:rsidR="00E90F76">
        <w:t xml:space="preserve">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w:t>
      </w:r>
      <w:proofErr w:type="gramStart"/>
      <w:r w:rsidR="006011E2">
        <w:t>entrenamiento</w:t>
      </w:r>
      <w:proofErr w:type="gramEnd"/>
      <w:r w:rsidR="006011E2">
        <w:t xml:space="preserve"> pero es un parámetro que podrá ser modificado por configuración. Por tanto</w:t>
      </w:r>
      <w:r w:rsidR="00BA2873">
        <w:t>,</w:t>
      </w:r>
      <w:r w:rsidR="006011E2">
        <w:t xml:space="preserve">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45021EE0" w14:textId="77777777" w:rsidR="003633D9" w:rsidRDefault="00BA2873" w:rsidP="003633D9">
      <w:pPr>
        <w:keepNext/>
        <w:jc w:val="center"/>
      </w:pPr>
      <w:r>
        <w:rPr>
          <w:noProof/>
        </w:rPr>
        <w:drawing>
          <wp:inline distT="0" distB="0" distL="0" distR="0" wp14:anchorId="757C1D7B" wp14:editId="7969E8B1">
            <wp:extent cx="3904090" cy="2589171"/>
            <wp:effectExtent l="0" t="0" r="127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944396" cy="2615902"/>
                    </a:xfrm>
                    <a:prstGeom prst="rect">
                      <a:avLst/>
                    </a:prstGeom>
                  </pic:spPr>
                </pic:pic>
              </a:graphicData>
            </a:graphic>
          </wp:inline>
        </w:drawing>
      </w:r>
    </w:p>
    <w:p w14:paraId="25223636" w14:textId="34FEE18D" w:rsidR="006011E2" w:rsidRDefault="003633D9" w:rsidP="003633D9">
      <w:pPr>
        <w:pStyle w:val="Descripcin"/>
        <w:jc w:val="center"/>
      </w:pPr>
      <w:bookmarkStart w:id="33" w:name="_Toc82971559"/>
      <w:r>
        <w:t xml:space="preserve">Ilustración </w:t>
      </w:r>
      <w:r>
        <w:fldChar w:fldCharType="begin"/>
      </w:r>
      <w:r>
        <w:instrText xml:space="preserve"> SEQ Ilustración \* ARABIC </w:instrText>
      </w:r>
      <w:r>
        <w:fldChar w:fldCharType="separate"/>
      </w:r>
      <w:r w:rsidR="00926105">
        <w:rPr>
          <w:noProof/>
        </w:rPr>
        <w:t>10</w:t>
      </w:r>
      <w:r>
        <w:fldChar w:fldCharType="end"/>
      </w:r>
      <w:r>
        <w:t>: Vector estado con valores continuos</w:t>
      </w:r>
      <w:bookmarkEnd w:id="33"/>
    </w:p>
    <w:p w14:paraId="674A4A8A" w14:textId="77777777" w:rsidR="00FF3ED7" w:rsidRDefault="00FF3ED7" w:rsidP="001C3150"/>
    <w:p w14:paraId="1AE14A4B" w14:textId="77777777" w:rsidR="00FF3ED7" w:rsidRDefault="00FF3ED7" w:rsidP="001C3150"/>
    <w:p w14:paraId="6A016B6C" w14:textId="77777777" w:rsidR="004F5F22" w:rsidRDefault="004F5F22" w:rsidP="001C3150"/>
    <w:p w14:paraId="649FDDF0" w14:textId="77777777" w:rsidR="004F5F22" w:rsidRDefault="004F5F22" w:rsidP="001C3150"/>
    <w:p w14:paraId="4446C0BD" w14:textId="77777777" w:rsidR="009F239C" w:rsidRDefault="009F239C" w:rsidP="001C3150">
      <w:r>
        <w:t>Para permitir un aprendizaje más acelerado (si bien a costa de una menor precisión) podemos discretizar el estado, de forma que asignaremos un valor fijo a cada pod en función de intervalos de consumo de CPU. Podemos hacerlo mediante la aplicación del siguiente código:</w:t>
      </w:r>
    </w:p>
    <w:p w14:paraId="2B1DD0DE" w14:textId="77777777" w:rsidR="009F239C" w:rsidRDefault="009F239C" w:rsidP="001C3150"/>
    <w:bookmarkStart w:id="34" w:name="_MON_1693583410"/>
    <w:bookmarkEnd w:id="34"/>
    <w:p w14:paraId="27071E80" w14:textId="6DE9CC46" w:rsidR="004F5F22" w:rsidRDefault="009F239C" w:rsidP="009F239C">
      <w:pPr>
        <w:jc w:val="center"/>
      </w:pPr>
      <w:r>
        <w:object w:dxaOrig="8504" w:dyaOrig="2850" w14:anchorId="31E1D197">
          <v:shape id="_x0000_i1168" type="#_x0000_t75" style="width:425.1pt;height:142.75pt" o:ole="">
            <v:imagedata r:id="rId32" o:title=""/>
          </v:shape>
          <o:OLEObject Type="Embed" ProgID="Word.OpenDocumentText.12" ShapeID="_x0000_i1168" DrawAspect="Content" ObjectID="_1693585912" r:id="rId33"/>
        </w:object>
      </w:r>
    </w:p>
    <w:p w14:paraId="3D4E790A" w14:textId="068645C9" w:rsidR="009F239C" w:rsidRDefault="009F239C" w:rsidP="009F239C">
      <w:pPr>
        <w:jc w:val="center"/>
      </w:pPr>
    </w:p>
    <w:p w14:paraId="682FD8A1" w14:textId="2ABB76A7" w:rsidR="009F239C" w:rsidRDefault="009F239C" w:rsidP="009F239C">
      <w:r>
        <w:t xml:space="preserve">Que asigna </w:t>
      </w:r>
      <w:proofErr w:type="spellStart"/>
      <w:r>
        <w:t>el</w:t>
      </w:r>
      <w:proofErr w:type="spellEnd"/>
      <w:r>
        <w:t xml:space="preserve"> valor 3 a un pod con alto consumo de CPU, 2 al de consumo medio y 1 al de bajo. Por </w:t>
      </w:r>
      <w:proofErr w:type="gramStart"/>
      <w:r>
        <w:t>tanto</w:t>
      </w:r>
      <w:proofErr w:type="gramEnd"/>
      <w:r>
        <w:t xml:space="preserve"> el anterior ejemplo de vector estado quedaría:</w:t>
      </w:r>
    </w:p>
    <w:p w14:paraId="74C39D03" w14:textId="0E319373" w:rsidR="009F239C" w:rsidRDefault="009F239C" w:rsidP="009F239C"/>
    <w:p w14:paraId="6478B826" w14:textId="77777777" w:rsidR="000D5348" w:rsidRDefault="009F239C" w:rsidP="000D5348">
      <w:pPr>
        <w:keepNext/>
        <w:jc w:val="center"/>
      </w:pPr>
      <w:r>
        <w:rPr>
          <w:noProof/>
        </w:rPr>
        <w:drawing>
          <wp:inline distT="0" distB="0" distL="0" distR="0" wp14:anchorId="0DBAB2D0" wp14:editId="4E6A964D">
            <wp:extent cx="169545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695450" cy="495300"/>
                    </a:xfrm>
                    <a:prstGeom prst="rect">
                      <a:avLst/>
                    </a:prstGeom>
                  </pic:spPr>
                </pic:pic>
              </a:graphicData>
            </a:graphic>
          </wp:inline>
        </w:drawing>
      </w:r>
    </w:p>
    <w:p w14:paraId="1EF2488B" w14:textId="451CA0CC" w:rsidR="009F239C" w:rsidRDefault="000D5348" w:rsidP="000D5348">
      <w:pPr>
        <w:pStyle w:val="Descripcin"/>
        <w:jc w:val="center"/>
      </w:pPr>
      <w:bookmarkStart w:id="35" w:name="_Toc82971560"/>
      <w:r>
        <w:t xml:space="preserve">Ilustración </w:t>
      </w:r>
      <w:r>
        <w:fldChar w:fldCharType="begin"/>
      </w:r>
      <w:r>
        <w:instrText xml:space="preserve"> SEQ Ilustración \* ARABIC </w:instrText>
      </w:r>
      <w:r>
        <w:fldChar w:fldCharType="separate"/>
      </w:r>
      <w:r w:rsidR="00926105">
        <w:rPr>
          <w:noProof/>
        </w:rPr>
        <w:t>11</w:t>
      </w:r>
      <w:r>
        <w:fldChar w:fldCharType="end"/>
      </w:r>
      <w:r>
        <w:t>: Vector estado con valores discretizados</w:t>
      </w:r>
      <w:bookmarkEnd w:id="35"/>
    </w:p>
    <w:p w14:paraId="7A792183" w14:textId="77777777" w:rsidR="004F5F22" w:rsidRDefault="004F5F22" w:rsidP="001C3150"/>
    <w:p w14:paraId="525722C8" w14:textId="5729D264"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6" w:name="_MON_1691854905"/>
    <w:bookmarkEnd w:id="36"/>
    <w:p w14:paraId="76CBFC14" w14:textId="596B118C" w:rsidR="00E476E1" w:rsidRDefault="00E476E1" w:rsidP="001C3150">
      <w:r>
        <w:object w:dxaOrig="8504" w:dyaOrig="7843" w14:anchorId="280F57E1">
          <v:shape id="_x0000_i1031" type="#_x0000_t75" style="width:425.1pt;height:391.95pt" o:ole="" o:bordertopcolor="this" o:borderleftcolor="this" o:borderbottomcolor="this" o:borderrightcolor="this">
            <v:imagedata r:id="rId35" o:title=""/>
            <w10:bordertop type="single" width="4"/>
            <w10:borderleft type="single" width="4"/>
            <w10:borderbottom type="single" width="4"/>
            <w10:borderright type="single" width="4"/>
          </v:shape>
          <o:OLEObject Type="Embed" ProgID="Word.OpenDocumentText.12" ShapeID="_x0000_i1031" DrawAspect="Content" ObjectID="_1693585913" r:id="rId36"/>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37" w:name="_MON_1691855735"/>
    <w:bookmarkEnd w:id="37"/>
    <w:p w14:paraId="708A30A7" w14:textId="665C0E30" w:rsidR="001F1DEB" w:rsidRDefault="0061760E" w:rsidP="001C3150">
      <w:r>
        <w:object w:dxaOrig="8504" w:dyaOrig="1710" w14:anchorId="4FE19964">
          <v:shape id="_x0000_i1032" type="#_x0000_t75" style="width:425.1pt;height:85.75pt" o:ole="">
            <v:imagedata r:id="rId37" o:title=""/>
          </v:shape>
          <o:OLEObject Type="Embed" ProgID="Word.OpenDocumentText.12" ShapeID="_x0000_i1032" DrawAspect="Content" ObjectID="_1693585914" r:id="rId38"/>
        </w:object>
      </w:r>
    </w:p>
    <w:p w14:paraId="2FA292B0" w14:textId="1A8A369C" w:rsidR="00DE63DC" w:rsidRDefault="00DE63DC" w:rsidP="001C3150"/>
    <w:p w14:paraId="435DC747" w14:textId="01DBD8E4" w:rsidR="00D542CA" w:rsidRDefault="00D542CA" w:rsidP="001C3150">
      <w:r>
        <w:t>Tal y cómo se puede observar en el código hemos solicitado al API la información de los Pods levantados en el “namespace” denominado “php-apache”. A continuación</w:t>
      </w:r>
      <w:r w:rsidR="003718B5">
        <w:t>,</w:t>
      </w:r>
      <w:r>
        <w:t xml:space="preserve"> para cada Pod leemos los parámetros de uso de CPU y Memoria y, finalmente, construimos el vector estado con los datos del número total de Pods y el uso de CPU de cada uno de ellos en milicores </w:t>
      </w:r>
      <w:r>
        <w:lastRenderedPageBreak/>
        <w:t xml:space="preserve">(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8" w:name="_MON_1691855345"/>
    <w:bookmarkEnd w:id="38"/>
    <w:p w14:paraId="6D14565D" w14:textId="2AE14F8B" w:rsidR="001F1DEB" w:rsidRPr="001F1DEB" w:rsidRDefault="00BB5D40" w:rsidP="00BB4F16">
      <w:pPr>
        <w:spacing w:before="240"/>
        <w:rPr>
          <w:u w:val="single"/>
        </w:rPr>
      </w:pPr>
      <w:r>
        <w:object w:dxaOrig="8504" w:dyaOrig="2280" w14:anchorId="6A2CD2AE">
          <v:shape id="_x0000_i1033" type="#_x0000_t75" style="width:425.1pt;height:113.95pt" o:ole="">
            <v:imagedata r:id="rId39" o:title=""/>
          </v:shape>
          <o:OLEObject Type="Embed" ProgID="Word.OpenDocumentText.12" ShapeID="_x0000_i1033" DrawAspect="Content" ObjectID="_1693585915" r:id="rId40"/>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9" w:name="_MON_1691856414"/>
    <w:bookmarkEnd w:id="39"/>
    <w:p w14:paraId="57351F0D" w14:textId="6DD20163" w:rsidR="002F0A24" w:rsidRDefault="00360C34" w:rsidP="002F0A24">
      <w:r>
        <w:object w:dxaOrig="8504" w:dyaOrig="1425" w14:anchorId="46DD3FB6">
          <v:shape id="_x0000_i1034" type="#_x0000_t75" style="width:425.1pt;height:71.35pt" o:ole="">
            <v:imagedata r:id="rId41" o:title=""/>
          </v:shape>
          <o:OLEObject Type="Embed" ProgID="Word.OpenDocumentText.12" ShapeID="_x0000_i1034" DrawAspect="Content" ObjectID="_1693585916" r:id="rId42"/>
        </w:object>
      </w:r>
    </w:p>
    <w:p w14:paraId="04C16087" w14:textId="09A0C395" w:rsidR="002F0A24" w:rsidRDefault="002F0A24" w:rsidP="002F0A24"/>
    <w:p w14:paraId="777BE8DE" w14:textId="27352EC5" w:rsidR="002F0A24" w:rsidRDefault="002F0A24" w:rsidP="002F0A24">
      <w:r>
        <w:t>Como vemos lo hace haciendo uso del módulo “os” de Python.</w:t>
      </w:r>
    </w:p>
    <w:p w14:paraId="3E4FF111" w14:textId="1BDFE72E" w:rsidR="002F0A24" w:rsidRPr="002F0A24" w:rsidRDefault="002F0A24" w:rsidP="002F0A24"/>
    <w:p w14:paraId="77B4868E" w14:textId="7D52505F"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59E2369C" w14:textId="5655E04D" w:rsidR="003910BE" w:rsidRDefault="003910BE" w:rsidP="002F0A24"/>
    <w:p w14:paraId="378ADDD0" w14:textId="77777777" w:rsidR="003910BE" w:rsidRDefault="003910BE" w:rsidP="002F0A24"/>
    <w:p w14:paraId="1C518F9D" w14:textId="1804D59C" w:rsidR="001607D0" w:rsidRDefault="00BB4F16" w:rsidP="00BB4F16">
      <w:pPr>
        <w:pStyle w:val="Ttulo4"/>
      </w:pPr>
      <w:r>
        <w:lastRenderedPageBreak/>
        <w:t>R</w:t>
      </w:r>
      <w:r w:rsidR="004E57B8">
        <w:t>ecompensas</w:t>
      </w:r>
    </w:p>
    <w:p w14:paraId="485CBA53" w14:textId="77777777" w:rsidR="00A3770C" w:rsidRDefault="00A3770C" w:rsidP="002C756E"/>
    <w:p w14:paraId="7FFF3680" w14:textId="10FB6749"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 xml:space="preserve">un uso intensivo de CPU, un uso medio o un uso bajo. Dado que </w:t>
      </w:r>
      <w:r w:rsidR="00470410">
        <w:t>en el fichero de despliegue hemos indicado que los pods tendrán un límite de uso de 500 milicores</w:t>
      </w:r>
      <w:r w:rsidR="00E37C68">
        <w:t xml:space="preserve"> </w:t>
      </w:r>
      <w:r w:rsidR="00470410">
        <w:t xml:space="preserve">o </w:t>
      </w:r>
      <w:r w:rsidR="00E37C68">
        <w:t>0,5 CPU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280F1D1D" w14:textId="26748D1C" w:rsidR="00E37C68" w:rsidRDefault="00E37C68" w:rsidP="002C756E"/>
    <w:bookmarkStart w:id="40" w:name="_MON_1691857756"/>
    <w:bookmarkEnd w:id="40"/>
    <w:p w14:paraId="60563D5E" w14:textId="33F8D152" w:rsidR="00E37C68" w:rsidRDefault="00D64F93" w:rsidP="002C756E">
      <w:r>
        <w:object w:dxaOrig="8504" w:dyaOrig="2618" w14:anchorId="320FC138">
          <v:shape id="_x0000_i1035" type="#_x0000_t75" style="width:425.1pt;height:125.2pt" o:ole="" o:bordertopcolor="this" o:borderleftcolor="this" o:borderbottomcolor="this" o:borderrightcolor="this">
            <v:imagedata r:id="rId43" o:title=""/>
            <w10:bordertop type="single" width="4"/>
            <w10:borderleft type="single" width="4"/>
            <w10:borderbottom type="single" width="4"/>
            <w10:borderright type="single" width="4"/>
          </v:shape>
          <o:OLEObject Type="Embed" ProgID="Word.OpenDocumentText.12" ShapeID="_x0000_i1035" DrawAspect="Content" ObjectID="_1693585917" r:id="rId44"/>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41" w:name="_MON_1691858190"/>
    <w:bookmarkEnd w:id="41"/>
    <w:p w14:paraId="6BC7DA6E" w14:textId="0223691A" w:rsidR="00A3770C" w:rsidRDefault="00B0130F" w:rsidP="002C756E">
      <w:r>
        <w:object w:dxaOrig="8504" w:dyaOrig="5501" w14:anchorId="050B630B">
          <v:shape id="_x0000_i1036" type="#_x0000_t75" style="width:425.1pt;height:274.85pt" o:ole="" o:bordertopcolor="this" o:borderleftcolor="this" o:borderbottomcolor="this" o:borderrightcolor="this">
            <v:imagedata r:id="rId45" o:title=""/>
            <w10:bordertop type="single" width="4"/>
            <w10:borderleft type="single" width="4"/>
            <w10:borderbottom type="single" width="4"/>
            <w10:borderright type="single" width="4"/>
          </v:shape>
          <o:OLEObject Type="Embed" ProgID="Word.OpenDocumentText.12" ShapeID="_x0000_i1036" DrawAspect="Content" ObjectID="_1693585918" r:id="rId46"/>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42" w:name="_MON_1691858295"/>
    <w:bookmarkEnd w:id="42"/>
    <w:p w14:paraId="3FB4EFC5" w14:textId="45256EE5" w:rsidR="00A3770C" w:rsidRDefault="00B0130F" w:rsidP="00A3770C">
      <w:r>
        <w:object w:dxaOrig="8504" w:dyaOrig="5295" w14:anchorId="2556BA22">
          <v:shape id="_x0000_i1037" type="#_x0000_t75" style="width:425.1pt;height:264.85pt" o:ole="" o:bordertopcolor="this" o:borderleftcolor="this" o:borderbottomcolor="this" o:borderrightcolor="this">
            <v:imagedata r:id="rId47" o:title=""/>
            <w10:bordertop type="single" width="4"/>
            <w10:borderleft type="single" width="4"/>
            <w10:borderbottom type="single" width="4"/>
            <w10:borderright type="single" width="4"/>
          </v:shape>
          <o:OLEObject Type="Embed" ProgID="Word.OpenDocumentText.12" ShapeID="_x0000_i1037" DrawAspect="Content" ObjectID="_1693585919" r:id="rId48"/>
        </w:object>
      </w:r>
    </w:p>
    <w:p w14:paraId="7CDABCBD" w14:textId="77777777" w:rsidR="001607D0" w:rsidRDefault="004E57B8" w:rsidP="00BB4F16">
      <w:pPr>
        <w:pStyle w:val="Ttulo3"/>
      </w:pPr>
      <w:bookmarkStart w:id="43" w:name="_Toc82966896"/>
      <w:r>
        <w:lastRenderedPageBreak/>
        <w:t>Agente</w:t>
      </w:r>
      <w:bookmarkEnd w:id="43"/>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44" w:name="_MON_1692259273"/>
    <w:bookmarkEnd w:id="44"/>
    <w:p w14:paraId="4F52CC77" w14:textId="49DCBD78" w:rsidR="00FE7FB6" w:rsidRDefault="00FE7FB6">
      <w:pPr>
        <w:spacing w:before="240"/>
        <w:rPr>
          <w:rFonts w:eastAsia="Times New Roman"/>
        </w:rPr>
      </w:pPr>
      <w:r>
        <w:rPr>
          <w:rFonts w:eastAsia="Times New Roman"/>
        </w:rPr>
        <w:object w:dxaOrig="8504" w:dyaOrig="8036" w14:anchorId="0AA72F6C">
          <v:shape id="_x0000_i1038" type="#_x0000_t75" style="width:425.1pt;height:401.95pt" o:ole="" o:bordertopcolor="this" o:borderleftcolor="this" o:borderbottomcolor="this" o:borderrightcolor="this">
            <v:imagedata r:id="rId49" o:title=""/>
            <w10:bordertop type="single" width="4"/>
            <w10:borderleft type="single" width="4"/>
            <w10:borderbottom type="single" width="4"/>
            <w10:borderright type="single" width="4"/>
          </v:shape>
          <o:OLEObject Type="Embed" ProgID="Word.OpenDocumentText.12" ShapeID="_x0000_i1038" DrawAspect="Content" ObjectID="_1693585920" r:id="rId50"/>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45" w:name="_MON_1692261191"/>
    <w:bookmarkEnd w:id="45"/>
    <w:p w14:paraId="5B041C58" w14:textId="4EC3C0AC" w:rsidR="00D23523" w:rsidRDefault="003A5DFE">
      <w:pPr>
        <w:spacing w:before="240"/>
        <w:rPr>
          <w:rFonts w:eastAsia="Times New Roman"/>
        </w:rPr>
      </w:pPr>
      <w:r>
        <w:rPr>
          <w:rFonts w:eastAsia="Times New Roman"/>
        </w:rPr>
        <w:object w:dxaOrig="8504" w:dyaOrig="3858" w14:anchorId="5AC925B1">
          <v:shape id="_x0000_i1039" type="#_x0000_t75" style="width:425.1pt;height:192.85pt" o:ole="" o:bordertopcolor="this" o:borderleftcolor="this" o:borderbottomcolor="this" o:borderrightcolor="this">
            <v:imagedata r:id="rId51" o:title=""/>
            <w10:bordertop type="single" width="4"/>
            <w10:borderleft type="single" width="4"/>
            <w10:borderbottom type="single" width="4"/>
            <w10:borderright type="single" width="4"/>
          </v:shape>
          <o:OLEObject Type="Embed" ProgID="Word.OpenDocumentText.12" ShapeID="_x0000_i1039" DrawAspect="Content" ObjectID="_1693585921" r:id="rId52"/>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proofErr w:type="gramStart"/>
      <w:r>
        <w:rPr>
          <w:rFonts w:eastAsia="Times New Roman"/>
        </w:rPr>
        <w:t>Fin</w:t>
      </w:r>
      <w:r w:rsidR="00511CD1">
        <w:rPr>
          <w:rFonts w:eastAsia="Times New Roman"/>
        </w:rPr>
        <w:t>a</w:t>
      </w:r>
      <w:r>
        <w:rPr>
          <w:rFonts w:eastAsia="Times New Roman"/>
        </w:rPr>
        <w:t>lmente</w:t>
      </w:r>
      <w:proofErr w:type="gramEnd"/>
      <w:r>
        <w:rPr>
          <w:rFonts w:eastAsia="Times New Roman"/>
        </w:rPr>
        <w:t xml:space="preserv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6" w:name="_MON_1692263319"/>
    <w:bookmarkEnd w:id="46"/>
    <w:p w14:paraId="0B0F03F0" w14:textId="497A4BDA" w:rsidR="00A4408E" w:rsidRDefault="00A4408E" w:rsidP="00B45399">
      <w:r>
        <w:object w:dxaOrig="8504" w:dyaOrig="1349" w14:anchorId="3D739C2D">
          <v:shape id="_x0000_i1040" type="#_x0000_t75" style="width:425.1pt;height:72.65pt" o:ole="" o:bordertopcolor="this" o:borderleftcolor="this" o:borderbottomcolor="this" o:borderrightcolor="this">
            <v:imagedata r:id="rId53" o:title=""/>
            <w10:bordertop type="single" width="4"/>
            <w10:borderleft type="single" width="4"/>
            <w10:borderbottom type="single" width="4"/>
            <w10:borderright type="single" width="4"/>
          </v:shape>
          <o:OLEObject Type="Embed" ProgID="Word.OpenDocumentText.12" ShapeID="_x0000_i1040" DrawAspect="Content" ObjectID="_1693585922" r:id="rId54"/>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7" w:name="_MON_1692263853"/>
    <w:bookmarkEnd w:id="47"/>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41" type="#_x0000_t75" style="width:425.1pt;height:326.8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41" DrawAspect="Content" ObjectID="_1693585923" r:id="rId56"/>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4B7DDD"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w:t>
      </w:r>
      <w:proofErr w:type="gramStart"/>
      <w:r w:rsidR="00FF4D8B">
        <w:t>la target</w:t>
      </w:r>
      <w:proofErr w:type="gramEnd"/>
      <w:r w:rsidR="00FF4D8B">
        <w:t xml:space="preserve">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8" w:name="_MON_1692266355"/>
    <w:bookmarkEnd w:id="48"/>
    <w:p w14:paraId="420DB7A9" w14:textId="1EF1E2AA" w:rsidR="002752B2" w:rsidRDefault="00014B11" w:rsidP="00B83C02">
      <w:r>
        <w:object w:dxaOrig="8504" w:dyaOrig="1799" w14:anchorId="5BA1B7AE">
          <v:shape id="_x0000_i1042" type="#_x0000_t75" style="width:425.1pt;height:90.1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2" DrawAspect="Content" ObjectID="_1693585924" r:id="rId59"/>
        </w:object>
      </w:r>
    </w:p>
    <w:p w14:paraId="409166EE" w14:textId="4997E546" w:rsidR="00F75C88" w:rsidRDefault="00F75C88" w:rsidP="00B83C02"/>
    <w:p w14:paraId="63437F6D" w14:textId="2F7C6000" w:rsidR="00926105" w:rsidRDefault="00926105" w:rsidP="00B83C02"/>
    <w:p w14:paraId="517BACF3" w14:textId="10A6D506" w:rsidR="00926105" w:rsidRDefault="00926105" w:rsidP="00B83C02"/>
    <w:p w14:paraId="6B470C7C" w14:textId="1FB6F1ED" w:rsidR="00926105" w:rsidRDefault="00926105" w:rsidP="00B83C02"/>
    <w:p w14:paraId="486BD4C2" w14:textId="6BCDF123" w:rsidR="00926105" w:rsidRDefault="00926105" w:rsidP="00B83C02"/>
    <w:p w14:paraId="56A8C3AD" w14:textId="23679659" w:rsidR="00926105" w:rsidRDefault="00926105" w:rsidP="00B83C02"/>
    <w:p w14:paraId="57FF8748" w14:textId="00F5C2C8" w:rsidR="00926105" w:rsidRDefault="00926105" w:rsidP="00B83C02"/>
    <w:p w14:paraId="6F3E1C2A" w14:textId="3CCB693A" w:rsidR="00926105" w:rsidRDefault="00926105" w:rsidP="00B83C02"/>
    <w:p w14:paraId="62909FB9" w14:textId="77777777" w:rsidR="00926105" w:rsidRDefault="00926105"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926105">
      <w:pPr>
        <w:jc w:val="center"/>
      </w:pPr>
      <w:r>
        <w:rPr>
          <w:noProof/>
        </w:rPr>
        <w:drawing>
          <wp:inline distT="0" distB="0" distL="0" distR="0" wp14:anchorId="76BFF07A" wp14:editId="7980856D">
            <wp:extent cx="5117498" cy="3967701"/>
            <wp:effectExtent l="0" t="0" r="698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26154" cy="3974412"/>
                    </a:xfrm>
                    <a:prstGeom prst="rect">
                      <a:avLst/>
                    </a:prstGeom>
                  </pic:spPr>
                </pic:pic>
              </a:graphicData>
            </a:graphic>
          </wp:inline>
        </w:drawing>
      </w:r>
    </w:p>
    <w:p w14:paraId="48A4321C" w14:textId="05805C2C" w:rsidR="00F75C88" w:rsidRPr="000835C2" w:rsidRDefault="00926105" w:rsidP="00926105">
      <w:pPr>
        <w:pStyle w:val="Descripcin"/>
        <w:jc w:val="center"/>
        <w:rPr>
          <w:lang w:val="en-US"/>
        </w:rPr>
      </w:pPr>
      <w:bookmarkStart w:id="49" w:name="_Toc82971561"/>
      <w:proofErr w:type="spellStart"/>
      <w:r w:rsidRPr="000835C2">
        <w:rPr>
          <w:lang w:val="en-US"/>
        </w:rPr>
        <w:t>Ilustración</w:t>
      </w:r>
      <w:proofErr w:type="spellEnd"/>
      <w:r w:rsidRPr="000835C2">
        <w:rPr>
          <w:lang w:val="en-US"/>
        </w:rPr>
        <w:t xml:space="preserve"> </w:t>
      </w:r>
      <w:r>
        <w:fldChar w:fldCharType="begin"/>
      </w:r>
      <w:r w:rsidRPr="000835C2">
        <w:rPr>
          <w:lang w:val="en-US"/>
        </w:rPr>
        <w:instrText xml:space="preserve"> SEQ Ilustración \* ARABIC </w:instrText>
      </w:r>
      <w:r>
        <w:fldChar w:fldCharType="separate"/>
      </w:r>
      <w:r w:rsidRPr="000835C2">
        <w:rPr>
          <w:noProof/>
          <w:lang w:val="en-US"/>
        </w:rPr>
        <w:t>12</w:t>
      </w:r>
      <w:r>
        <w:fldChar w:fldCharType="end"/>
      </w:r>
      <w:r w:rsidRPr="000835C2">
        <w:rPr>
          <w:lang w:val="en-US"/>
        </w:rPr>
        <w:t>: Target Network y Main Network</w:t>
      </w:r>
      <w:bookmarkEnd w:id="49"/>
    </w:p>
    <w:p w14:paraId="6F4C90C5" w14:textId="77777777" w:rsidR="003444F4" w:rsidRPr="000835C2" w:rsidRDefault="003444F4" w:rsidP="003444F4">
      <w:pPr>
        <w:rPr>
          <w:lang w:val="en-US"/>
        </w:rPr>
      </w:pPr>
    </w:p>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50" w:name="_MON_1692266901"/>
    <w:bookmarkEnd w:id="50"/>
    <w:p w14:paraId="703C0A5B" w14:textId="1AB983BF" w:rsidR="006643FC" w:rsidRDefault="000835C2" w:rsidP="00B83C02">
      <w:r>
        <w:object w:dxaOrig="8504" w:dyaOrig="3420" w14:anchorId="47AEB547">
          <v:shape id="_x0000_i1191" type="#_x0000_t75" style="width:425.1pt;height:170.9pt" o:ole="">
            <v:imagedata r:id="rId61" o:title=""/>
          </v:shape>
          <o:OLEObject Type="Embed" ProgID="Word.OpenDocumentText.12" ShapeID="_x0000_i1191" DrawAspect="Content" ObjectID="_1693585925" r:id="rId62"/>
        </w:object>
      </w:r>
    </w:p>
    <w:p w14:paraId="45C8773A" w14:textId="77777777" w:rsidR="006643FC" w:rsidRDefault="006643FC" w:rsidP="00B83C02"/>
    <w:p w14:paraId="063F9A6D" w14:textId="1A4309E3" w:rsidR="00CF4857" w:rsidRDefault="008A11F4" w:rsidP="00B83C02">
      <w:r>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51" w:name="_Toc82966897"/>
      <w:r>
        <w:t>Entrenamiento</w:t>
      </w:r>
      <w:bookmarkEnd w:id="51"/>
    </w:p>
    <w:p w14:paraId="55DF76E2" w14:textId="4A2E38FD" w:rsidR="00DA4FAD" w:rsidRDefault="00204DAF" w:rsidP="006039FF">
      <w:r>
        <w:t xml:space="preserve">Para realizar el entrenamiento del agente configuraremos el sistema para hacerlo funcionar durante un cierto </w:t>
      </w:r>
      <w:proofErr w:type="spellStart"/>
      <w:r>
        <w:t>numero</w:t>
      </w:r>
      <w:proofErr w:type="spellEnd"/>
      <w:r>
        <w:t xml:space="preserve">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52" w:name="_MON_1692285504"/>
    <w:bookmarkEnd w:id="52"/>
    <w:p w14:paraId="5B9D07F2" w14:textId="2BA25E1A" w:rsidR="00DA4FAD" w:rsidRDefault="00C20584" w:rsidP="006039FF">
      <w:r>
        <w:object w:dxaOrig="8504" w:dyaOrig="291" w14:anchorId="205BD7EA">
          <v:shape id="_x0000_i1044" type="#_x0000_t75" style="width:425.1pt;height:14.4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4" DrawAspect="Content" ObjectID="_1693585926" r:id="rId64"/>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53" w:name="_MON_1692281143"/>
    <w:bookmarkEnd w:id="53"/>
    <w:p w14:paraId="09395CDB" w14:textId="23D31B68" w:rsidR="00DA4FAD" w:rsidRDefault="005C1289" w:rsidP="006039FF">
      <w:r>
        <w:object w:dxaOrig="8504" w:dyaOrig="2280" w14:anchorId="37F67131">
          <v:shape id="_x0000_i1200" type="#_x0000_t75" style="width:425.1pt;height:120.2pt" o:ole="">
            <v:imagedata r:id="rId65" o:title=""/>
          </v:shape>
          <o:OLEObject Type="Embed" ProgID="Word.OpenDocumentText.12" ShapeID="_x0000_i1200" DrawAspect="Content" ObjectID="_1693585927" r:id="rId66"/>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54" w:name="_MON_1692281412"/>
    <w:bookmarkEnd w:id="54"/>
    <w:p w14:paraId="3D0D7E32" w14:textId="75EDAF1F" w:rsidR="005B37B1" w:rsidRDefault="00315D6B" w:rsidP="006039FF">
      <w:r>
        <w:object w:dxaOrig="8504" w:dyaOrig="8440" w14:anchorId="563C6D7A">
          <v:shape id="_x0000_i1046" type="#_x0000_t75" style="width:425.1pt;height:422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6" DrawAspect="Content" ObjectID="_1693585928" r:id="rId68"/>
        </w:object>
      </w:r>
    </w:p>
    <w:p w14:paraId="69F8ECC8" w14:textId="717BCCC5" w:rsidR="006039FF" w:rsidRDefault="006039FF" w:rsidP="006039FF"/>
    <w:p w14:paraId="356B86F2" w14:textId="3EA8378E" w:rsidR="00315D6B" w:rsidRDefault="00315D6B" w:rsidP="006039FF">
      <w:r>
        <w:t xml:space="preserve">Se actualiza </w:t>
      </w:r>
      <w:proofErr w:type="gramStart"/>
      <w:r>
        <w:t>la target</w:t>
      </w:r>
      <w:proofErr w:type="gramEnd"/>
      <w:r>
        <w:t xml:space="preserve">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55" w:name="_MON_1692282353"/>
    <w:bookmarkEnd w:id="55"/>
    <w:p w14:paraId="2880DF0A" w14:textId="77A941CA" w:rsidR="00156E65" w:rsidRDefault="005C1289" w:rsidP="006039FF">
      <w:r>
        <w:object w:dxaOrig="8504" w:dyaOrig="855" w14:anchorId="784EFE2A">
          <v:shape id="_x0000_i1203" type="#_x0000_t75" style="width:425.1pt;height:46.35pt" o:ole="">
            <v:imagedata r:id="rId69" o:title=""/>
          </v:shape>
          <o:OLEObject Type="Embed" ProgID="Word.OpenDocumentText.12" ShapeID="_x0000_i1203" DrawAspect="Content" ObjectID="_1693585929" r:id="rId70"/>
        </w:object>
      </w:r>
    </w:p>
    <w:p w14:paraId="14D479BA" w14:textId="364E98FB" w:rsidR="00743E82" w:rsidRDefault="00743E82" w:rsidP="006039FF"/>
    <w:p w14:paraId="004FA8CF" w14:textId="33F40328" w:rsidR="00743E82" w:rsidRDefault="00743E82" w:rsidP="006039FF">
      <w:r>
        <w:lastRenderedPageBreak/>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56" w:name="_MON_1692283190"/>
    <w:bookmarkEnd w:id="56"/>
    <w:p w14:paraId="01E900E0" w14:textId="32A4BFED" w:rsidR="008462B2" w:rsidRDefault="00133C96" w:rsidP="006039FF">
      <w:r>
        <w:object w:dxaOrig="8504" w:dyaOrig="696" w14:anchorId="5139362B">
          <v:shape id="_x0000_i1048" type="#_x0000_t75" style="width:425.1pt;height:35.0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8" DrawAspect="Content" ObjectID="_1693585930" r:id="rId72"/>
        </w:object>
      </w:r>
    </w:p>
    <w:p w14:paraId="482BCAF0" w14:textId="53153E0A" w:rsidR="00133C96" w:rsidRDefault="00133C96" w:rsidP="006039FF"/>
    <w:p w14:paraId="70F9F234" w14:textId="38C79FEA" w:rsidR="00133C96" w:rsidRDefault="00133C96" w:rsidP="006039FF">
      <w:r>
        <w:t>Para crear un pod sencillo a partir de la imagen “</w:t>
      </w:r>
      <w:proofErr w:type="spellStart"/>
      <w:r>
        <w:t>busybox</w:t>
      </w:r>
      <w:proofErr w:type="spellEnd"/>
      <w:r>
        <w:t xml:space="preserve">” que nos permite ejecutar comandos Linux desde un contenedor diminuto en tamaño y desde el que podemos efectuar las llamadas. El contenedor se llamará en este caso “load-generator1” (si creamos varios hay que ponerles nombres distintos) y se creará en nuestro namespace “php-apache”. </w:t>
      </w:r>
      <w:proofErr w:type="gramStart"/>
      <w:r>
        <w:t>Además</w:t>
      </w:r>
      <w:proofErr w:type="gramEnd"/>
      <w:r>
        <w:t xml:space="preserve">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7" w:name="_MON_1692283810"/>
    <w:bookmarkEnd w:id="57"/>
    <w:p w14:paraId="090FA7A3" w14:textId="0330A57B" w:rsidR="00133C96" w:rsidRDefault="0016620E" w:rsidP="006039FF">
      <w:r>
        <w:object w:dxaOrig="8504" w:dyaOrig="706" w14:anchorId="12C2AB57">
          <v:shape id="_x0000_i1049" type="#_x0000_t75" style="width:425.1pt;height:35.05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9" DrawAspect="Content" ObjectID="_1693585931" r:id="rId74"/>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5"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8" w:name="_Toc82966898"/>
      <w:r>
        <w:t>Ejecución</w:t>
      </w:r>
      <w:bookmarkEnd w:id="58"/>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elementos inherentes al entrenamiento</w:t>
      </w:r>
      <w:r w:rsidR="00BE268F">
        <w:t>, cargando al inicio el modelo con los parámetros que se generaron durante el mismo:</w:t>
      </w:r>
    </w:p>
    <w:bookmarkStart w:id="59" w:name="_MON_1692286989"/>
    <w:bookmarkEnd w:id="59"/>
    <w:p w14:paraId="6FE15981" w14:textId="5A8BC89F" w:rsidR="00BE268F" w:rsidRDefault="00BE268F">
      <w:pPr>
        <w:spacing w:before="240" w:after="240"/>
      </w:pPr>
      <w:r>
        <w:object w:dxaOrig="8504" w:dyaOrig="4628" w14:anchorId="725F3403">
          <v:shape id="_x0000_i1050" type="#_x0000_t75" style="width:425.1pt;height:231.65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50" DrawAspect="Content" ObjectID="_1693585932" r:id="rId78"/>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60" w:name="_MON_1692287463"/>
    <w:bookmarkEnd w:id="60"/>
    <w:p w14:paraId="0780002C" w14:textId="28AB896C" w:rsidR="00E17496" w:rsidRDefault="00927BA2">
      <w:pPr>
        <w:spacing w:before="240" w:after="240"/>
      </w:pPr>
      <w:r>
        <w:object w:dxaOrig="8504" w:dyaOrig="5130" w14:anchorId="4DAE4DBE">
          <v:shape id="_x0000_i1051" type="#_x0000_t75" style="width:425.1pt;height:245.45pt" o:ole="" o:bordertopcolor="this" o:borderleftcolor="this" o:borderbottomcolor="this" o:borderrightcolor="this">
            <v:imagedata r:id="rId79" o:title=""/>
          </v:shape>
          <o:OLEObject Type="Embed" ProgID="Word.OpenDocumentText.12" ShapeID="_x0000_i1051" DrawAspect="Content" ObjectID="_1693585933" r:id="rId80"/>
        </w:object>
      </w:r>
    </w:p>
    <w:p w14:paraId="695E5F35" w14:textId="50F2ABC6" w:rsidR="00E17496" w:rsidRDefault="0063256F">
      <w:pPr>
        <w:spacing w:before="240" w:after="240"/>
      </w:pPr>
      <w:r>
        <w:lastRenderedPageBreak/>
        <w:t>Tras cada acción se hará una espera (en el ejemplo de 30 segundos) hasta la siguiente lectura del estado y posterior acción</w:t>
      </w:r>
      <w:r w:rsidR="00517D2C">
        <w:t xml:space="preserve"> para dar tiempo a Kubernetes a completar el estado indicado cómo deseado en el paso previo.</w:t>
      </w:r>
    </w:p>
    <w:p w14:paraId="08B4BD0D" w14:textId="18C54157" w:rsidR="00AB6AC5" w:rsidRDefault="00AB6AC5">
      <w:pPr>
        <w:spacing w:before="240" w:after="240"/>
      </w:pPr>
    </w:p>
    <w:p w14:paraId="6268611F" w14:textId="6C6C6615" w:rsidR="00AB6AC5" w:rsidRDefault="00AB6AC5">
      <w:pPr>
        <w:spacing w:before="240" w:after="240"/>
      </w:pPr>
      <w:r>
        <w:t xml:space="preserve">Dado que lo que queremos hacer es comparar el rendimiento de nuestro agente con el sistema HPA de Kubernetes, prepararemos también un programa para recoger los datos ejecución de </w:t>
      </w:r>
      <w:proofErr w:type="gramStart"/>
      <w:r w:rsidR="006A7F77">
        <w:t>éste</w:t>
      </w:r>
      <w:proofErr w:type="gramEnd"/>
      <w:r w:rsidR="006A7F77">
        <w:t xml:space="preserve"> último de </w:t>
      </w:r>
      <w:r>
        <w:t xml:space="preserve">la misma forma que hemos preparado para el agente, al margen de monitorizar también con el </w:t>
      </w:r>
      <w:proofErr w:type="spellStart"/>
      <w:r>
        <w:t>Dashboard</w:t>
      </w:r>
      <w:proofErr w:type="spellEnd"/>
      <w:r>
        <w:t xml:space="preserve"> de Kubernetes. Este código simplemente recogerá el estado del Cluster con la misma frecuencia que para el agente y construirá los mismos gráficos</w:t>
      </w:r>
      <w:r w:rsidR="006A7F77">
        <w:t xml:space="preserve"> sin interferir en el trabajo del HPA.</w:t>
      </w:r>
    </w:p>
    <w:bookmarkStart w:id="61" w:name="_MON_1693578348"/>
    <w:bookmarkEnd w:id="61"/>
    <w:p w14:paraId="15952D9D" w14:textId="1FF3587A" w:rsidR="006A7F77" w:rsidRDefault="006A7F77">
      <w:pPr>
        <w:spacing w:before="240" w:after="240"/>
      </w:pPr>
      <w:r>
        <w:object w:dxaOrig="8504" w:dyaOrig="4440" w14:anchorId="5F0F9725">
          <v:shape id="_x0000_i1052" type="#_x0000_t75" style="width:425.1pt;height:222.25pt" o:ole="">
            <v:imagedata r:id="rId81" o:title=""/>
          </v:shape>
          <o:OLEObject Type="Embed" ProgID="Word.OpenDocumentText.12" ShapeID="_x0000_i1052" DrawAspect="Content" ObjectID="_1693585934" r:id="rId82"/>
        </w:object>
      </w:r>
    </w:p>
    <w:p w14:paraId="58E09238" w14:textId="77777777" w:rsidR="001607D0" w:rsidRPr="00B23033" w:rsidRDefault="001607D0">
      <w:pPr>
        <w:spacing w:before="240" w:after="240"/>
      </w:pPr>
    </w:p>
    <w:p w14:paraId="3A56658E" w14:textId="77777777" w:rsidR="001607D0" w:rsidRPr="006E6233" w:rsidRDefault="004E57B8" w:rsidP="008E428B">
      <w:pPr>
        <w:pStyle w:val="Ttulo2"/>
      </w:pPr>
      <w:bookmarkStart w:id="62" w:name="_Toc82966899"/>
      <w:r w:rsidRPr="006E6233">
        <w:lastRenderedPageBreak/>
        <w:t>Resultados</w:t>
      </w:r>
      <w:bookmarkEnd w:id="62"/>
    </w:p>
    <w:p w14:paraId="063F91C6" w14:textId="77777777" w:rsidR="004045BB" w:rsidRDefault="00742A3A">
      <w:pPr>
        <w:spacing w:before="240" w:after="240"/>
      </w:pPr>
      <w:r>
        <w:t xml:space="preserve">Una vez entrenado el modelo, preparamos una prueba en la que podamos comparar el comportamiento del HPA de Kubernetes con el de nuestro agente. </w:t>
      </w:r>
    </w:p>
    <w:p w14:paraId="4A540F26" w14:textId="77777777" w:rsidR="004045BB" w:rsidRDefault="00742A3A">
      <w:pPr>
        <w:spacing w:before="240" w:after="240"/>
      </w:pPr>
      <w:r>
        <w:t>En nuestro caso la prueba consistirá en mantener distintas cargas de trabajo sobre el Cluster en intervalos de cinco minutos. Mantendremos los cinco minutos iniciales sin carga para, a continuación, aplicar una carga media durante los cinco minutos siguientes</w:t>
      </w:r>
      <w:r w:rsidR="00FA62A0">
        <w:t xml:space="preserve"> (una llamada cada 0.5 segundos)</w:t>
      </w:r>
      <w:r>
        <w:t xml:space="preserve"> y finalizar con otros cinco a carga máxima</w:t>
      </w:r>
      <w:r w:rsidR="00FA62A0">
        <w:t xml:space="preserve"> (1 llamada cada 0.01 segundos)</w:t>
      </w:r>
      <w:r>
        <w:t xml:space="preserve">. Repetiremos este patrón dos veces. </w:t>
      </w:r>
    </w:p>
    <w:p w14:paraId="1F82D20D" w14:textId="4FC8182B" w:rsidR="001607D0" w:rsidRDefault="00380F3B">
      <w:pPr>
        <w:spacing w:before="240" w:after="240"/>
      </w:pPr>
      <w:r>
        <w:t>En consecuencia, el perfil de consumo de CPU que debemos obtener debería seguir el siguiente patrón</w:t>
      </w:r>
      <w:r w:rsidR="00617A6C">
        <w:t xml:space="preserve"> po</w:t>
      </w:r>
      <w:r w:rsidR="00810B5B">
        <w:t>r</w:t>
      </w:r>
      <w:r w:rsidR="00617A6C">
        <w:t xml:space="preserve"> duplicado</w:t>
      </w:r>
      <w:r>
        <w:t>:</w:t>
      </w:r>
    </w:p>
    <w:p w14:paraId="1E942445" w14:textId="7C083C86" w:rsidR="00AB6AC5" w:rsidRDefault="00933FC0">
      <w:pPr>
        <w:spacing w:before="240" w:after="240"/>
      </w:pPr>
      <w:r>
        <w:rPr>
          <w:noProof/>
        </w:rPr>
        <w:drawing>
          <wp:inline distT="0" distB="0" distL="0" distR="0" wp14:anchorId="4C0A7A5C" wp14:editId="081C18F8">
            <wp:extent cx="5540220" cy="2194750"/>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83">
                      <a:extLst>
                        <a:ext uri="{28A0092B-C50C-407E-A947-70E740481C1C}">
                          <a14:useLocalDpi xmlns:a14="http://schemas.microsoft.com/office/drawing/2010/main" val="0"/>
                        </a:ext>
                      </a:extLst>
                    </a:blip>
                    <a:stretch>
                      <a:fillRect/>
                    </a:stretch>
                  </pic:blipFill>
                  <pic:spPr>
                    <a:xfrm>
                      <a:off x="0" y="0"/>
                      <a:ext cx="5540220" cy="2194750"/>
                    </a:xfrm>
                    <a:prstGeom prst="rect">
                      <a:avLst/>
                    </a:prstGeom>
                  </pic:spPr>
                </pic:pic>
              </a:graphicData>
            </a:graphic>
          </wp:inline>
        </w:drawing>
      </w:r>
    </w:p>
    <w:p w14:paraId="0C6068F9" w14:textId="70F916BE" w:rsidR="005F5564" w:rsidRDefault="005F5564" w:rsidP="005F5564">
      <w:bookmarkStart w:id="63" w:name="_Toc82966900"/>
      <w:r>
        <w:t xml:space="preserve">Cada 15 segundos recogeremos </w:t>
      </w:r>
      <w:proofErr w:type="spellStart"/>
      <w:r>
        <w:t>el</w:t>
      </w:r>
      <w:proofErr w:type="spellEnd"/>
      <w:r>
        <w:t xml:space="preserve"> nivel de uso de CPU y el número de pods levantados en cada intervalo y los guardaremos para plasmarlos posteriormente en una gráfica que nos permita visualizar la evolución del segundo parámetro en función del primero.</w:t>
      </w:r>
    </w:p>
    <w:p w14:paraId="654D213C" w14:textId="77777777" w:rsidR="005F5564" w:rsidRDefault="005F5564" w:rsidP="005F5564"/>
    <w:p w14:paraId="7ACFDDCF" w14:textId="23B7DCC0" w:rsidR="004045BB" w:rsidRDefault="005F5564" w:rsidP="005F5564">
      <w:r>
        <w:t xml:space="preserve">Comenzaremos la prueba con el HPA y, una vez finalizada, lo pararemos para que no interfiera con la prueba del Agente DQN y procederemos a realizar la prueba con </w:t>
      </w:r>
      <w:r w:rsidR="00BB338B">
        <w:t>e</w:t>
      </w:r>
      <w:r>
        <w:t>ste último.</w:t>
      </w:r>
    </w:p>
    <w:p w14:paraId="2E2C8B6B" w14:textId="7DED5BF0" w:rsidR="00186F5D" w:rsidRDefault="00186F5D" w:rsidP="005F5564"/>
    <w:p w14:paraId="15ECFEC0" w14:textId="12620004" w:rsidR="00186F5D" w:rsidRDefault="00186F5D" w:rsidP="005F5564">
      <w:r>
        <w:t>El resumen de los resultados obtenidos queda reflejado en las siguientes gráficas:</w:t>
      </w:r>
    </w:p>
    <w:p w14:paraId="46AED457" w14:textId="77777777" w:rsidR="004045BB" w:rsidRDefault="004045BB" w:rsidP="003F2B73">
      <w:pPr>
        <w:pStyle w:val="Ttulo3"/>
      </w:pPr>
    </w:p>
    <w:p w14:paraId="0EE92787" w14:textId="07178E5D" w:rsidR="00E96DB5" w:rsidRDefault="00E96DB5" w:rsidP="003F2B73">
      <w:pPr>
        <w:pStyle w:val="Ttulo3"/>
      </w:pPr>
    </w:p>
    <w:p w14:paraId="2DBD301F" w14:textId="4DEBE0CA" w:rsidR="00E96DB5" w:rsidRDefault="00E96DB5" w:rsidP="00E96DB5"/>
    <w:p w14:paraId="6D1B82D1" w14:textId="5376792C" w:rsidR="00E96DB5" w:rsidRDefault="00E96DB5" w:rsidP="00E96DB5"/>
    <w:p w14:paraId="47B926D6" w14:textId="196B0931" w:rsidR="00E96DB5" w:rsidRDefault="00E96DB5" w:rsidP="003F2B73">
      <w:pPr>
        <w:pStyle w:val="Ttulo3"/>
      </w:pPr>
    </w:p>
    <w:p w14:paraId="4FFBEEC4" w14:textId="2513B264" w:rsidR="00AB6AC5" w:rsidRDefault="00AB6AC5" w:rsidP="003F2B73">
      <w:pPr>
        <w:pStyle w:val="Ttulo3"/>
      </w:pPr>
      <w:r>
        <w:t>Prueba HPA</w:t>
      </w:r>
      <w:bookmarkEnd w:id="63"/>
    </w:p>
    <w:p w14:paraId="5A0211F4" w14:textId="642BC3DB" w:rsidR="00AB6AC5" w:rsidRDefault="00FA62A0">
      <w:pPr>
        <w:spacing w:before="240" w:after="240"/>
      </w:pPr>
      <w:r>
        <w:t xml:space="preserve">Tras efectuar la prueba </w:t>
      </w:r>
      <w:r w:rsidR="003F2B73">
        <w:t>con el HPA las gráficas obtenidas son las siguientes:</w:t>
      </w:r>
    </w:p>
    <w:p w14:paraId="7E059FEA" w14:textId="6BBABB7F" w:rsidR="003F2B73" w:rsidRDefault="003F2B73">
      <w:pPr>
        <w:spacing w:before="240" w:after="240"/>
      </w:pPr>
      <w:r>
        <w:t>Uso de CPU:</w:t>
      </w:r>
    </w:p>
    <w:p w14:paraId="75B7EF9E" w14:textId="41F900C2" w:rsidR="004045BB" w:rsidRDefault="004045BB" w:rsidP="004045BB">
      <w:pPr>
        <w:spacing w:before="240" w:after="240"/>
        <w:jc w:val="center"/>
      </w:pPr>
      <w:r>
        <w:rPr>
          <w:noProof/>
        </w:rPr>
        <w:drawing>
          <wp:inline distT="0" distB="0" distL="0" distR="0" wp14:anchorId="089EF935" wp14:editId="4D80110E">
            <wp:extent cx="3900223" cy="2925169"/>
            <wp:effectExtent l="0" t="0" r="508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84">
                      <a:extLst>
                        <a:ext uri="{28A0092B-C50C-407E-A947-70E740481C1C}">
                          <a14:useLocalDpi xmlns:a14="http://schemas.microsoft.com/office/drawing/2010/main" val="0"/>
                        </a:ext>
                      </a:extLst>
                    </a:blip>
                    <a:stretch>
                      <a:fillRect/>
                    </a:stretch>
                  </pic:blipFill>
                  <pic:spPr>
                    <a:xfrm>
                      <a:off x="0" y="0"/>
                      <a:ext cx="3968457" cy="2976344"/>
                    </a:xfrm>
                    <a:prstGeom prst="rect">
                      <a:avLst/>
                    </a:prstGeom>
                  </pic:spPr>
                </pic:pic>
              </a:graphicData>
            </a:graphic>
          </wp:inline>
        </w:drawing>
      </w:r>
    </w:p>
    <w:p w14:paraId="613F144A" w14:textId="6B95D4D9" w:rsidR="003F2B73" w:rsidRDefault="003F2B73">
      <w:pPr>
        <w:spacing w:before="240" w:after="240"/>
      </w:pPr>
      <w:r>
        <w:t>Pods arrancados:</w:t>
      </w:r>
    </w:p>
    <w:p w14:paraId="6E138297" w14:textId="0E69174B" w:rsidR="004045BB" w:rsidRDefault="004045BB" w:rsidP="004045BB">
      <w:pPr>
        <w:spacing w:before="240" w:after="240"/>
        <w:jc w:val="center"/>
      </w:pPr>
      <w:r>
        <w:rPr>
          <w:noProof/>
        </w:rPr>
        <w:drawing>
          <wp:inline distT="0" distB="0" distL="0" distR="0" wp14:anchorId="70AF492C" wp14:editId="398D5334">
            <wp:extent cx="3837830" cy="2878372"/>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pic:nvPicPr>
                  <pic:blipFill>
                    <a:blip r:embed="rId85">
                      <a:extLst>
                        <a:ext uri="{28A0092B-C50C-407E-A947-70E740481C1C}">
                          <a14:useLocalDpi xmlns:a14="http://schemas.microsoft.com/office/drawing/2010/main" val="0"/>
                        </a:ext>
                      </a:extLst>
                    </a:blip>
                    <a:stretch>
                      <a:fillRect/>
                    </a:stretch>
                  </pic:blipFill>
                  <pic:spPr>
                    <a:xfrm>
                      <a:off x="0" y="0"/>
                      <a:ext cx="3863468" cy="2897601"/>
                    </a:xfrm>
                    <a:prstGeom prst="rect">
                      <a:avLst/>
                    </a:prstGeom>
                  </pic:spPr>
                </pic:pic>
              </a:graphicData>
            </a:graphic>
          </wp:inline>
        </w:drawing>
      </w:r>
    </w:p>
    <w:p w14:paraId="34A48837" w14:textId="270A8345" w:rsidR="00AB6AC5" w:rsidRDefault="00AB6AC5">
      <w:pPr>
        <w:spacing w:before="240" w:after="240"/>
      </w:pPr>
    </w:p>
    <w:p w14:paraId="595AA703" w14:textId="752CC0F0" w:rsidR="00AB6AC5" w:rsidRDefault="00AB6AC5" w:rsidP="003F2B73">
      <w:pPr>
        <w:pStyle w:val="Ttulo3"/>
      </w:pPr>
      <w:bookmarkStart w:id="64" w:name="_Toc82966901"/>
      <w:r>
        <w:lastRenderedPageBreak/>
        <w:t>Prueba Agente con aprendizaje reforzado</w:t>
      </w:r>
      <w:bookmarkEnd w:id="64"/>
    </w:p>
    <w:p w14:paraId="0F93EFAA" w14:textId="7ED92220" w:rsidR="003F2B73" w:rsidRDefault="003F2B73" w:rsidP="003F2B73">
      <w:pPr>
        <w:spacing w:before="240" w:after="240"/>
      </w:pPr>
      <w:r>
        <w:t>Uso de CPU:</w:t>
      </w:r>
    </w:p>
    <w:p w14:paraId="6AFF2407" w14:textId="3DABB6E6" w:rsidR="00E96DB5" w:rsidRDefault="00E96DB5" w:rsidP="00E96DB5">
      <w:pPr>
        <w:spacing w:before="240" w:after="240"/>
        <w:jc w:val="center"/>
      </w:pPr>
      <w:r>
        <w:rPr>
          <w:noProof/>
        </w:rPr>
        <w:drawing>
          <wp:inline distT="0" distB="0" distL="0" distR="0" wp14:anchorId="7F945DA2" wp14:editId="5B9F9ABF">
            <wp:extent cx="3927723" cy="2945792"/>
            <wp:effectExtent l="0" t="0" r="0" b="69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86">
                      <a:extLst>
                        <a:ext uri="{28A0092B-C50C-407E-A947-70E740481C1C}">
                          <a14:useLocalDpi xmlns:a14="http://schemas.microsoft.com/office/drawing/2010/main" val="0"/>
                        </a:ext>
                      </a:extLst>
                    </a:blip>
                    <a:stretch>
                      <a:fillRect/>
                    </a:stretch>
                  </pic:blipFill>
                  <pic:spPr>
                    <a:xfrm>
                      <a:off x="0" y="0"/>
                      <a:ext cx="3934422" cy="2950817"/>
                    </a:xfrm>
                    <a:prstGeom prst="rect">
                      <a:avLst/>
                    </a:prstGeom>
                  </pic:spPr>
                </pic:pic>
              </a:graphicData>
            </a:graphic>
          </wp:inline>
        </w:drawing>
      </w:r>
    </w:p>
    <w:p w14:paraId="6818FA00" w14:textId="77777777" w:rsidR="003F2B73" w:rsidRDefault="003F2B73" w:rsidP="003F2B73">
      <w:pPr>
        <w:spacing w:before="240" w:after="240"/>
      </w:pPr>
      <w:r>
        <w:t>Pods arrancados:</w:t>
      </w:r>
    </w:p>
    <w:p w14:paraId="6623ADBC" w14:textId="4C607EC4" w:rsidR="00380F3B" w:rsidRPr="006E6233" w:rsidRDefault="00E96DB5" w:rsidP="00E96DB5">
      <w:pPr>
        <w:spacing w:before="240" w:after="240"/>
        <w:jc w:val="center"/>
      </w:pPr>
      <w:r>
        <w:rPr>
          <w:noProof/>
        </w:rPr>
        <w:drawing>
          <wp:inline distT="0" distB="0" distL="0" distR="0" wp14:anchorId="2CEC12E6" wp14:editId="6C302771">
            <wp:extent cx="3784527" cy="2838395"/>
            <wp:effectExtent l="0" t="0" r="6985" b="63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87">
                      <a:extLst>
                        <a:ext uri="{28A0092B-C50C-407E-A947-70E740481C1C}">
                          <a14:useLocalDpi xmlns:a14="http://schemas.microsoft.com/office/drawing/2010/main" val="0"/>
                        </a:ext>
                      </a:extLst>
                    </a:blip>
                    <a:stretch>
                      <a:fillRect/>
                    </a:stretch>
                  </pic:blipFill>
                  <pic:spPr>
                    <a:xfrm>
                      <a:off x="0" y="0"/>
                      <a:ext cx="3792910" cy="2844682"/>
                    </a:xfrm>
                    <a:prstGeom prst="rect">
                      <a:avLst/>
                    </a:prstGeom>
                  </pic:spPr>
                </pic:pic>
              </a:graphicData>
            </a:graphic>
          </wp:inline>
        </w:drawing>
      </w:r>
    </w:p>
    <w:p w14:paraId="78C111EA" w14:textId="77777777" w:rsidR="001607D0" w:rsidRPr="006E6233" w:rsidRDefault="004E57B8">
      <w:pPr>
        <w:spacing w:before="240" w:after="240"/>
      </w:pPr>
      <w:r w:rsidRPr="006E6233">
        <w:t xml:space="preserve"> </w:t>
      </w:r>
    </w:p>
    <w:p w14:paraId="21D92C01" w14:textId="77777777" w:rsidR="001607D0" w:rsidRPr="006E6233" w:rsidRDefault="004E57B8">
      <w:pPr>
        <w:spacing w:before="240" w:after="240"/>
      </w:pPr>
      <w:r w:rsidRPr="006E6233">
        <w:t xml:space="preserve"> </w:t>
      </w:r>
    </w:p>
    <w:p w14:paraId="2379EEB8" w14:textId="77777777" w:rsidR="001607D0" w:rsidRPr="006E6233" w:rsidRDefault="004E57B8">
      <w:pPr>
        <w:spacing w:before="240" w:after="240"/>
        <w:rPr>
          <w:u w:val="single"/>
        </w:rPr>
      </w:pPr>
      <w:r w:rsidRPr="006E6233">
        <w:t xml:space="preserve"> </w:t>
      </w:r>
    </w:p>
    <w:p w14:paraId="17C7BFD8" w14:textId="7C448925" w:rsidR="001607D0" w:rsidRPr="003D2566" w:rsidRDefault="004E57B8" w:rsidP="008E428B">
      <w:pPr>
        <w:pStyle w:val="Ttulo2"/>
      </w:pPr>
      <w:bookmarkStart w:id="65" w:name="_Toc82966902"/>
      <w:r w:rsidRPr="003D2566">
        <w:lastRenderedPageBreak/>
        <w:t>Conclusiones</w:t>
      </w:r>
      <w:r w:rsidR="003D2566" w:rsidRPr="003D2566">
        <w:t xml:space="preserve"> y </w:t>
      </w:r>
      <w:r w:rsidR="003D2566">
        <w:t xml:space="preserve">posibles </w:t>
      </w:r>
      <w:r w:rsidR="003D2566" w:rsidRPr="003D2566">
        <w:t>nuevas líneas d</w:t>
      </w:r>
      <w:r w:rsidR="003D2566">
        <w:t>e trabajo</w:t>
      </w:r>
      <w:bookmarkEnd w:id="65"/>
    </w:p>
    <w:p w14:paraId="65178161" w14:textId="77777777" w:rsidR="00B75DC7" w:rsidRPr="003D2566" w:rsidRDefault="00B75DC7" w:rsidP="00B75DC7"/>
    <w:p w14:paraId="51CB641E" w14:textId="77777777" w:rsidR="001607D0" w:rsidRPr="003D2566" w:rsidRDefault="001607D0">
      <w:pPr>
        <w:rPr>
          <w:b/>
        </w:rPr>
      </w:pPr>
    </w:p>
    <w:p w14:paraId="02CCB2BC" w14:textId="77777777" w:rsidR="00B75DC7" w:rsidRPr="00980643" w:rsidRDefault="00B75DC7" w:rsidP="00B75DC7">
      <w:pPr>
        <w:pStyle w:val="Ttulo2"/>
        <w:rPr>
          <w:lang w:val="en-US"/>
        </w:rPr>
      </w:pPr>
      <w:bookmarkStart w:id="66" w:name="_Toc82966903"/>
      <w:proofErr w:type="spellStart"/>
      <w:r w:rsidRPr="00980643">
        <w:rPr>
          <w:lang w:val="en-US"/>
        </w:rPr>
        <w:lastRenderedPageBreak/>
        <w:t>Bibliografía</w:t>
      </w:r>
      <w:bookmarkEnd w:id="66"/>
      <w:proofErr w:type="spellEnd"/>
    </w:p>
    <w:p w14:paraId="59AC5B25" w14:textId="77777777" w:rsidR="004A351F" w:rsidRPr="004A351F" w:rsidRDefault="009048F5" w:rsidP="004A351F">
      <w:pPr>
        <w:pStyle w:val="Bibliografa"/>
        <w:rPr>
          <w:lang w:val="en-US"/>
        </w:rPr>
      </w:pPr>
      <w:r>
        <w:fldChar w:fldCharType="begin"/>
      </w:r>
      <w:r w:rsidR="00E63544" w:rsidRPr="00980643">
        <w:rPr>
          <w:lang w:val="en-US"/>
        </w:rPr>
        <w:instrText xml:space="preserve"> ADDIN ZOTERO_BIBL {"uncited":[],"omitted":[],"custom":[]} CSL_BIBLIOGRAPHY </w:instrText>
      </w:r>
      <w:r>
        <w:fldChar w:fldCharType="separate"/>
      </w:r>
      <w:r w:rsidR="004A351F" w:rsidRPr="004A351F">
        <w:rPr>
          <w:lang w:val="en-US"/>
        </w:rPr>
        <w:t xml:space="preserve">Analytics Vidhya. «Deep Q-Learning | An Introduction </w:t>
      </w:r>
      <w:proofErr w:type="gramStart"/>
      <w:r w:rsidR="004A351F" w:rsidRPr="004A351F">
        <w:rPr>
          <w:lang w:val="en-US"/>
        </w:rPr>
        <w:t>To</w:t>
      </w:r>
      <w:proofErr w:type="gramEnd"/>
      <w:r w:rsidR="004A351F" w:rsidRPr="004A351F">
        <w:rPr>
          <w:lang w:val="en-US"/>
        </w:rPr>
        <w:t xml:space="preserve"> Deep Reinforcement Learning», 18 de </w:t>
      </w:r>
      <w:proofErr w:type="spellStart"/>
      <w:r w:rsidR="004A351F" w:rsidRPr="004A351F">
        <w:rPr>
          <w:lang w:val="en-US"/>
        </w:rPr>
        <w:t>abril</w:t>
      </w:r>
      <w:proofErr w:type="spellEnd"/>
      <w:r w:rsidR="004A351F" w:rsidRPr="004A351F">
        <w:rPr>
          <w:lang w:val="en-US"/>
        </w:rPr>
        <w:t xml:space="preserve"> de 2019. https://www.analyticsvidhya.com/blog/2019/04/introduction-deep-q-learning-python/.</w:t>
      </w:r>
    </w:p>
    <w:p w14:paraId="44318FDB" w14:textId="77777777" w:rsidR="004A351F" w:rsidRPr="004A351F" w:rsidRDefault="004A351F" w:rsidP="004A351F">
      <w:pPr>
        <w:pStyle w:val="Bibliografa"/>
      </w:pPr>
      <w:r w:rsidRPr="004A351F">
        <w:rPr>
          <w:lang w:val="en-US"/>
        </w:rPr>
        <w:t xml:space="preserve">Manning Publications. «Deep Reinforcement Learning in Action». </w:t>
      </w:r>
      <w:r w:rsidRPr="004A351F">
        <w:t>Accedido 12 de julio de 2021. https://www.manning.com/books/deep-reinforcement-learning-in-action.</w:t>
      </w:r>
    </w:p>
    <w:p w14:paraId="3C68903D" w14:textId="77777777" w:rsidR="004A351F" w:rsidRPr="004A351F" w:rsidRDefault="004A351F" w:rsidP="004A351F">
      <w:pPr>
        <w:pStyle w:val="Bibliografa"/>
      </w:pPr>
      <w:r w:rsidRPr="004A351F">
        <w:rPr>
          <w:lang w:val="en-US"/>
        </w:rPr>
        <w:t xml:space="preserve">Manning Publications. «Grokking Deep Reinforcement Learning». </w:t>
      </w:r>
      <w:r w:rsidRPr="004A351F">
        <w:t>Accedido 19 de septiembre de 2021. https://www.manning.com/books/grokking-deep-reinforcement-learning.</w:t>
      </w:r>
    </w:p>
    <w:p w14:paraId="1272392C" w14:textId="77777777" w:rsidR="004A351F" w:rsidRPr="004A351F" w:rsidRDefault="004A351F" w:rsidP="004A351F">
      <w:pPr>
        <w:pStyle w:val="Bibliografa"/>
      </w:pPr>
      <w:r w:rsidRPr="004A351F">
        <w:rPr>
          <w:lang w:val="en-US"/>
        </w:rPr>
        <w:t xml:space="preserve">Kubernetes. «Horizontal Pod </w:t>
      </w:r>
      <w:proofErr w:type="spellStart"/>
      <w:r w:rsidRPr="004A351F">
        <w:rPr>
          <w:lang w:val="en-US"/>
        </w:rPr>
        <w:t>Autoscaler</w:t>
      </w:r>
      <w:proofErr w:type="spellEnd"/>
      <w:r w:rsidRPr="004A351F">
        <w:rPr>
          <w:lang w:val="en-US"/>
        </w:rPr>
        <w:t xml:space="preserve"> Walkthrough». </w:t>
      </w:r>
      <w:r w:rsidRPr="004A351F">
        <w:t>Accedido 12 de julio de 2021. https://kubernetes.io/docs/tasks/run-application/horizontal-pod-autoscale-walkthrough/.</w:t>
      </w:r>
    </w:p>
    <w:p w14:paraId="43080BA0" w14:textId="77777777" w:rsidR="004A351F" w:rsidRPr="004A351F" w:rsidRDefault="004A351F" w:rsidP="004A351F">
      <w:pPr>
        <w:pStyle w:val="Bibliografa"/>
        <w:rPr>
          <w:lang w:val="en-US"/>
        </w:rPr>
      </w:pPr>
      <w:proofErr w:type="spellStart"/>
      <w:r w:rsidRPr="004A351F">
        <w:rPr>
          <w:i/>
          <w:iCs/>
          <w:lang w:val="en-US"/>
        </w:rPr>
        <w:t>kubernetes</w:t>
      </w:r>
      <w:proofErr w:type="spellEnd"/>
      <w:r w:rsidRPr="004A351F">
        <w:rPr>
          <w:i/>
          <w:iCs/>
          <w:lang w:val="en-US"/>
        </w:rPr>
        <w:t>-client/python</w:t>
      </w:r>
      <w:r w:rsidRPr="004A351F">
        <w:rPr>
          <w:lang w:val="en-US"/>
        </w:rPr>
        <w:t>. Python. 2016. Reprint, Kubernetes Clients, 2021. https://github.com/kubernetes-client/python.</w:t>
      </w:r>
    </w:p>
    <w:p w14:paraId="26B2CD45" w14:textId="77777777" w:rsidR="004A351F" w:rsidRPr="004A351F" w:rsidRDefault="004A351F" w:rsidP="004A351F">
      <w:pPr>
        <w:pStyle w:val="Bibliografa"/>
      </w:pPr>
      <w:r w:rsidRPr="004A351F">
        <w:t>minikube. «Minikube». Accedido 12 de julio de 2021. https://minikube.sigs.k8s.io/docs/.</w:t>
      </w:r>
    </w:p>
    <w:p w14:paraId="3479A93B" w14:textId="77777777" w:rsidR="004A351F" w:rsidRPr="004A351F" w:rsidRDefault="004A351F" w:rsidP="004A351F">
      <w:pPr>
        <w:pStyle w:val="Bibliografa"/>
      </w:pPr>
      <w:r w:rsidRPr="004A351F">
        <w:t>Kubernetes. «¿Qué es Kubernetes?» Accedido 12 de julio de 2021. https://kubernetes.io/es/docs/concepts/overview/what-is-kubernetes/.</w:t>
      </w:r>
    </w:p>
    <w:p w14:paraId="3A5E1C1E" w14:textId="77777777" w:rsidR="004A351F" w:rsidRPr="004A351F" w:rsidRDefault="004A351F" w:rsidP="004A351F">
      <w:pPr>
        <w:pStyle w:val="Bibliografa"/>
        <w:rPr>
          <w:lang w:val="en-US"/>
        </w:rPr>
      </w:pPr>
      <w:proofErr w:type="spellStart"/>
      <w:r w:rsidRPr="004A351F">
        <w:rPr>
          <w:lang w:val="en-US"/>
        </w:rPr>
        <w:t>Ravichandiran</w:t>
      </w:r>
      <w:proofErr w:type="spellEnd"/>
      <w:r w:rsidRPr="004A351F">
        <w:rPr>
          <w:lang w:val="en-US"/>
        </w:rPr>
        <w:t xml:space="preserve">, </w:t>
      </w:r>
      <w:proofErr w:type="spellStart"/>
      <w:r w:rsidRPr="004A351F">
        <w:rPr>
          <w:lang w:val="en-US"/>
        </w:rPr>
        <w:t>Sudharsan</w:t>
      </w:r>
      <w:proofErr w:type="spellEnd"/>
      <w:r w:rsidRPr="004A351F">
        <w:rPr>
          <w:lang w:val="en-US"/>
        </w:rPr>
        <w:t xml:space="preserve">. </w:t>
      </w:r>
      <w:r w:rsidRPr="004A351F">
        <w:rPr>
          <w:i/>
          <w:iCs/>
          <w:lang w:val="en-US"/>
        </w:rPr>
        <w:t xml:space="preserve">Deep Reinforcement Learning with Python: Master classic RL, deep RL, distributional RL, inverse RL, and more with </w:t>
      </w:r>
      <w:proofErr w:type="spellStart"/>
      <w:r w:rsidRPr="004A351F">
        <w:rPr>
          <w:i/>
          <w:iCs/>
          <w:lang w:val="en-US"/>
        </w:rPr>
        <w:t>OpenAI</w:t>
      </w:r>
      <w:proofErr w:type="spellEnd"/>
      <w:r w:rsidRPr="004A351F">
        <w:rPr>
          <w:i/>
          <w:iCs/>
          <w:lang w:val="en-US"/>
        </w:rPr>
        <w:t xml:space="preserve"> Gym and TensorFlow, 2nd Edition</w:t>
      </w:r>
      <w:r w:rsidRPr="004A351F">
        <w:rPr>
          <w:lang w:val="en-US"/>
        </w:rPr>
        <w:t xml:space="preserve">. </w:t>
      </w:r>
      <w:proofErr w:type="gramStart"/>
      <w:r w:rsidRPr="004A351F">
        <w:rPr>
          <w:lang w:val="en-US"/>
        </w:rPr>
        <w:t>Birmingham ;</w:t>
      </w:r>
      <w:proofErr w:type="gramEnd"/>
      <w:r w:rsidRPr="004A351F">
        <w:rPr>
          <w:lang w:val="en-US"/>
        </w:rPr>
        <w:t xml:space="preserve"> Mumbai, 2020.</w:t>
      </w:r>
    </w:p>
    <w:p w14:paraId="47698304" w14:textId="77777777" w:rsidR="004A351F" w:rsidRPr="004A351F" w:rsidRDefault="004A351F" w:rsidP="004A351F">
      <w:pPr>
        <w:pStyle w:val="Bibliografa"/>
        <w:rPr>
          <w:lang w:val="en-US"/>
        </w:rPr>
      </w:pPr>
      <w:r w:rsidRPr="004A351F">
        <w:rPr>
          <w:lang w:val="en-US"/>
        </w:rPr>
        <w:t xml:space="preserve">Sutton, Richard S., y Andrew G. </w:t>
      </w:r>
      <w:proofErr w:type="spellStart"/>
      <w:r w:rsidRPr="004A351F">
        <w:rPr>
          <w:lang w:val="en-US"/>
        </w:rPr>
        <w:t>Barto</w:t>
      </w:r>
      <w:proofErr w:type="spellEnd"/>
      <w:r w:rsidRPr="004A351F">
        <w:rPr>
          <w:lang w:val="en-US"/>
        </w:rPr>
        <w:t xml:space="preserve">. </w:t>
      </w:r>
      <w:r w:rsidRPr="004A351F">
        <w:rPr>
          <w:i/>
          <w:iCs/>
          <w:lang w:val="en-US"/>
        </w:rPr>
        <w:t>Reinforcement Learning: An Introduction</w:t>
      </w:r>
      <w:r w:rsidRPr="004A351F">
        <w:rPr>
          <w:lang w:val="en-US"/>
        </w:rPr>
        <w:t>. Second edition. Cambridge, Mass: A Bradford Book, 1998.</w:t>
      </w:r>
    </w:p>
    <w:p w14:paraId="35D3FB4F" w14:textId="77777777" w:rsidR="004A351F" w:rsidRPr="004A351F" w:rsidRDefault="004A351F" w:rsidP="004A351F">
      <w:pPr>
        <w:pStyle w:val="Bibliografa"/>
      </w:pPr>
      <w:r w:rsidRPr="004A351F">
        <w:rPr>
          <w:lang w:val="en-US"/>
        </w:rPr>
        <w:t xml:space="preserve">Ushio, Tsuyoshi. «Kubernetes in Three Diagrams». </w:t>
      </w:r>
      <w:r w:rsidRPr="004A351F">
        <w:t>Medium, 5 de febrero de 2018. https://tsuyoshiushio.medium.com/kubernetes-in-three-diagrams-6aba8432541c.</w:t>
      </w:r>
    </w:p>
    <w:p w14:paraId="4C84D009" w14:textId="778E5E82"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67" w:name="_Toc82966904"/>
      <w:r>
        <w:lastRenderedPageBreak/>
        <w:t xml:space="preserve">Otros </w:t>
      </w:r>
      <w:r w:rsidR="00594526">
        <w:t>Recursos</w:t>
      </w:r>
      <w:bookmarkEnd w:id="67"/>
    </w:p>
    <w:p w14:paraId="63DFDC64" w14:textId="77777777" w:rsidR="000128F1" w:rsidRDefault="000128F1" w:rsidP="000128F1">
      <w:pPr>
        <w:pStyle w:val="Ttulo3"/>
      </w:pPr>
      <w:bookmarkStart w:id="68" w:name="_Toc82966905"/>
      <w:r>
        <w:t>Repositorio de Código</w:t>
      </w:r>
      <w:bookmarkEnd w:id="68"/>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4B7DDD" w:rsidP="000128F1">
      <w:hyperlink r:id="rId88" w:history="1">
        <w:r w:rsidR="000128F1" w:rsidRPr="00B75DC7">
          <w:rPr>
            <w:rStyle w:val="Hipervnculo"/>
          </w:rPr>
          <w:t>https://github.com/mlalandag/HPAwDRL</w:t>
        </w:r>
      </w:hyperlink>
    </w:p>
    <w:p w14:paraId="3E68F032" w14:textId="77777777" w:rsidR="00594526" w:rsidRDefault="00E37CB4" w:rsidP="00E37CB4">
      <w:pPr>
        <w:pStyle w:val="Ttulo3"/>
      </w:pPr>
      <w:bookmarkStart w:id="69" w:name="_Toc82966906"/>
      <w:r>
        <w:t>Cliente Python de Kubernetes</w:t>
      </w:r>
      <w:bookmarkEnd w:id="69"/>
    </w:p>
    <w:p w14:paraId="5AD37C2A" w14:textId="77777777" w:rsidR="00E37CB4" w:rsidRPr="005F69FE" w:rsidRDefault="00E37CB4" w:rsidP="00B75DC7"/>
    <w:p w14:paraId="7E4F3477" w14:textId="77777777" w:rsidR="00594526" w:rsidRDefault="004B7DDD" w:rsidP="00594526">
      <w:hyperlink r:id="rId89" w:history="1">
        <w:r w:rsidR="00594526" w:rsidRPr="00AC3255">
          <w:rPr>
            <w:rStyle w:val="Hipervnculo"/>
          </w:rPr>
          <w:t>https://github.com/kubernetes-client/python</w:t>
        </w:r>
      </w:hyperlink>
    </w:p>
    <w:p w14:paraId="3F9CB7EF" w14:textId="77777777" w:rsidR="00E37CB4" w:rsidRDefault="00E37CB4" w:rsidP="00E37CB4">
      <w:pPr>
        <w:pStyle w:val="Ttulo3"/>
      </w:pPr>
      <w:bookmarkStart w:id="70" w:name="_Toc82966907"/>
      <w:proofErr w:type="spellStart"/>
      <w:r>
        <w:t>Indice</w:t>
      </w:r>
      <w:proofErr w:type="spellEnd"/>
      <w:r>
        <w:t xml:space="preserve"> de Figuras</w:t>
      </w:r>
      <w:bookmarkEnd w:id="70"/>
    </w:p>
    <w:p w14:paraId="3F8A82A5" w14:textId="63CAD6D6" w:rsidR="00905B27"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2971550" w:history="1">
        <w:r w:rsidR="00905B27" w:rsidRPr="009F4196">
          <w:rPr>
            <w:rStyle w:val="Hipervnculo"/>
            <w:noProof/>
          </w:rPr>
          <w:t xml:space="preserve">Ilustración 1: Despliegue en contenedores  </w:t>
        </w:r>
        <w:r w:rsidR="00905B27">
          <w:rPr>
            <w:noProof/>
            <w:webHidden/>
          </w:rPr>
          <w:tab/>
        </w:r>
        <w:r w:rsidR="00905B27">
          <w:rPr>
            <w:noProof/>
            <w:webHidden/>
          </w:rPr>
          <w:fldChar w:fldCharType="begin"/>
        </w:r>
        <w:r w:rsidR="00905B27">
          <w:rPr>
            <w:noProof/>
            <w:webHidden/>
          </w:rPr>
          <w:instrText xml:space="preserve"> PAGEREF _Toc82971550 \h </w:instrText>
        </w:r>
        <w:r w:rsidR="00905B27">
          <w:rPr>
            <w:noProof/>
            <w:webHidden/>
          </w:rPr>
        </w:r>
        <w:r w:rsidR="00905B27">
          <w:rPr>
            <w:noProof/>
            <w:webHidden/>
          </w:rPr>
          <w:fldChar w:fldCharType="separate"/>
        </w:r>
        <w:r w:rsidR="00905B27">
          <w:rPr>
            <w:noProof/>
            <w:webHidden/>
          </w:rPr>
          <w:t>4</w:t>
        </w:r>
        <w:r w:rsidR="00905B27">
          <w:rPr>
            <w:noProof/>
            <w:webHidden/>
          </w:rPr>
          <w:fldChar w:fldCharType="end"/>
        </w:r>
      </w:hyperlink>
    </w:p>
    <w:p w14:paraId="3FC2C085" w14:textId="6E11A9DE" w:rsidR="00905B27" w:rsidRDefault="00905B27">
      <w:pPr>
        <w:pStyle w:val="Tabladeilustraciones"/>
        <w:tabs>
          <w:tab w:val="right" w:leader="dot" w:pos="9350"/>
        </w:tabs>
        <w:rPr>
          <w:rFonts w:asciiTheme="minorHAnsi" w:eastAsiaTheme="minorEastAsia" w:hAnsiTheme="minorHAnsi" w:cstheme="minorBidi"/>
          <w:noProof/>
        </w:rPr>
      </w:pPr>
      <w:hyperlink w:anchor="_Toc82971551" w:history="1">
        <w:r w:rsidRPr="009F4196">
          <w:rPr>
            <w:rStyle w:val="Hipervnculo"/>
            <w:noProof/>
          </w:rPr>
          <w:t xml:space="preserve">Ilustración 2: Arquitectura de Kubernetes </w:t>
        </w:r>
        <w:r>
          <w:rPr>
            <w:noProof/>
            <w:webHidden/>
          </w:rPr>
          <w:tab/>
        </w:r>
        <w:r>
          <w:rPr>
            <w:noProof/>
            <w:webHidden/>
          </w:rPr>
          <w:fldChar w:fldCharType="begin"/>
        </w:r>
        <w:r>
          <w:rPr>
            <w:noProof/>
            <w:webHidden/>
          </w:rPr>
          <w:instrText xml:space="preserve"> PAGEREF _Toc82971551 \h </w:instrText>
        </w:r>
        <w:r>
          <w:rPr>
            <w:noProof/>
            <w:webHidden/>
          </w:rPr>
        </w:r>
        <w:r>
          <w:rPr>
            <w:noProof/>
            <w:webHidden/>
          </w:rPr>
          <w:fldChar w:fldCharType="separate"/>
        </w:r>
        <w:r>
          <w:rPr>
            <w:noProof/>
            <w:webHidden/>
          </w:rPr>
          <w:t>5</w:t>
        </w:r>
        <w:r>
          <w:rPr>
            <w:noProof/>
            <w:webHidden/>
          </w:rPr>
          <w:fldChar w:fldCharType="end"/>
        </w:r>
      </w:hyperlink>
    </w:p>
    <w:p w14:paraId="2D607A38" w14:textId="065356D4" w:rsidR="00905B27" w:rsidRDefault="00905B27">
      <w:pPr>
        <w:pStyle w:val="Tabladeilustraciones"/>
        <w:tabs>
          <w:tab w:val="right" w:leader="dot" w:pos="9350"/>
        </w:tabs>
        <w:rPr>
          <w:rFonts w:asciiTheme="minorHAnsi" w:eastAsiaTheme="minorEastAsia" w:hAnsiTheme="minorHAnsi" w:cstheme="minorBidi"/>
          <w:noProof/>
        </w:rPr>
      </w:pPr>
      <w:hyperlink w:anchor="_Toc82971552" w:history="1">
        <w:r w:rsidRPr="009F4196">
          <w:rPr>
            <w:rStyle w:val="Hipervnculo"/>
            <w:noProof/>
          </w:rPr>
          <w:t>Ilustración 3: Kubernetes Dashboard</w:t>
        </w:r>
        <w:r>
          <w:rPr>
            <w:noProof/>
            <w:webHidden/>
          </w:rPr>
          <w:tab/>
        </w:r>
        <w:r>
          <w:rPr>
            <w:noProof/>
            <w:webHidden/>
          </w:rPr>
          <w:fldChar w:fldCharType="begin"/>
        </w:r>
        <w:r>
          <w:rPr>
            <w:noProof/>
            <w:webHidden/>
          </w:rPr>
          <w:instrText xml:space="preserve"> PAGEREF _Toc82971552 \h </w:instrText>
        </w:r>
        <w:r>
          <w:rPr>
            <w:noProof/>
            <w:webHidden/>
          </w:rPr>
        </w:r>
        <w:r>
          <w:rPr>
            <w:noProof/>
            <w:webHidden/>
          </w:rPr>
          <w:fldChar w:fldCharType="separate"/>
        </w:r>
        <w:r>
          <w:rPr>
            <w:noProof/>
            <w:webHidden/>
          </w:rPr>
          <w:t>8</w:t>
        </w:r>
        <w:r>
          <w:rPr>
            <w:noProof/>
            <w:webHidden/>
          </w:rPr>
          <w:fldChar w:fldCharType="end"/>
        </w:r>
      </w:hyperlink>
    </w:p>
    <w:p w14:paraId="693D9041" w14:textId="0EC38BE6" w:rsidR="00905B27" w:rsidRDefault="00905B27">
      <w:pPr>
        <w:pStyle w:val="Tabladeilustraciones"/>
        <w:tabs>
          <w:tab w:val="right" w:leader="dot" w:pos="9350"/>
        </w:tabs>
        <w:rPr>
          <w:rFonts w:asciiTheme="minorHAnsi" w:eastAsiaTheme="minorEastAsia" w:hAnsiTheme="minorHAnsi" w:cstheme="minorBidi"/>
          <w:noProof/>
        </w:rPr>
      </w:pPr>
      <w:hyperlink w:anchor="_Toc82971553" w:history="1">
        <w:r w:rsidRPr="009F4196">
          <w:rPr>
            <w:rStyle w:val="Hipervnculo"/>
            <w:noProof/>
          </w:rPr>
          <w:t xml:space="preserve">Ilustración 4: Elementos de un sistema de aprendizaje por refuerzo </w:t>
        </w:r>
        <w:r>
          <w:rPr>
            <w:noProof/>
            <w:webHidden/>
          </w:rPr>
          <w:tab/>
        </w:r>
        <w:r>
          <w:rPr>
            <w:noProof/>
            <w:webHidden/>
          </w:rPr>
          <w:fldChar w:fldCharType="begin"/>
        </w:r>
        <w:r>
          <w:rPr>
            <w:noProof/>
            <w:webHidden/>
          </w:rPr>
          <w:instrText xml:space="preserve"> PAGEREF _Toc82971553 \h </w:instrText>
        </w:r>
        <w:r>
          <w:rPr>
            <w:noProof/>
            <w:webHidden/>
          </w:rPr>
        </w:r>
        <w:r>
          <w:rPr>
            <w:noProof/>
            <w:webHidden/>
          </w:rPr>
          <w:fldChar w:fldCharType="separate"/>
        </w:r>
        <w:r>
          <w:rPr>
            <w:noProof/>
            <w:webHidden/>
          </w:rPr>
          <w:t>10</w:t>
        </w:r>
        <w:r>
          <w:rPr>
            <w:noProof/>
            <w:webHidden/>
          </w:rPr>
          <w:fldChar w:fldCharType="end"/>
        </w:r>
      </w:hyperlink>
    </w:p>
    <w:p w14:paraId="79D40C9D" w14:textId="116B0768" w:rsidR="00905B27" w:rsidRDefault="00905B27">
      <w:pPr>
        <w:pStyle w:val="Tabladeilustraciones"/>
        <w:tabs>
          <w:tab w:val="right" w:leader="dot" w:pos="9350"/>
        </w:tabs>
        <w:rPr>
          <w:rFonts w:asciiTheme="minorHAnsi" w:eastAsiaTheme="minorEastAsia" w:hAnsiTheme="minorHAnsi" w:cstheme="minorBidi"/>
          <w:noProof/>
        </w:rPr>
      </w:pPr>
      <w:hyperlink w:anchor="_Toc82971554" w:history="1">
        <w:r w:rsidRPr="009F4196">
          <w:rPr>
            <w:rStyle w:val="Hipervnculo"/>
            <w:noProof/>
          </w:rPr>
          <w:t>Ilustración 5: Arquitectura del Sistema propuesto</w:t>
        </w:r>
        <w:r>
          <w:rPr>
            <w:noProof/>
            <w:webHidden/>
          </w:rPr>
          <w:tab/>
        </w:r>
        <w:r>
          <w:rPr>
            <w:noProof/>
            <w:webHidden/>
          </w:rPr>
          <w:fldChar w:fldCharType="begin"/>
        </w:r>
        <w:r>
          <w:rPr>
            <w:noProof/>
            <w:webHidden/>
          </w:rPr>
          <w:instrText xml:space="preserve"> PAGEREF _Toc82971554 \h </w:instrText>
        </w:r>
        <w:r>
          <w:rPr>
            <w:noProof/>
            <w:webHidden/>
          </w:rPr>
        </w:r>
        <w:r>
          <w:rPr>
            <w:noProof/>
            <w:webHidden/>
          </w:rPr>
          <w:fldChar w:fldCharType="separate"/>
        </w:r>
        <w:r>
          <w:rPr>
            <w:noProof/>
            <w:webHidden/>
          </w:rPr>
          <w:t>11</w:t>
        </w:r>
        <w:r>
          <w:rPr>
            <w:noProof/>
            <w:webHidden/>
          </w:rPr>
          <w:fldChar w:fldCharType="end"/>
        </w:r>
      </w:hyperlink>
    </w:p>
    <w:p w14:paraId="56F4DEAA" w14:textId="5BD5FD74" w:rsidR="00905B27" w:rsidRDefault="00905B27">
      <w:pPr>
        <w:pStyle w:val="Tabladeilustraciones"/>
        <w:tabs>
          <w:tab w:val="right" w:leader="dot" w:pos="9350"/>
        </w:tabs>
        <w:rPr>
          <w:rFonts w:asciiTheme="minorHAnsi" w:eastAsiaTheme="minorEastAsia" w:hAnsiTheme="minorHAnsi" w:cstheme="minorBidi"/>
          <w:noProof/>
        </w:rPr>
      </w:pPr>
      <w:hyperlink w:anchor="_Toc82971555" w:history="1">
        <w:r w:rsidRPr="009F4196">
          <w:rPr>
            <w:rStyle w:val="Hipervnculo"/>
            <w:noProof/>
          </w:rPr>
          <w:t>Ilustración 6: Algoritmo Q-Learning</w:t>
        </w:r>
        <w:r w:rsidRPr="009F4196">
          <w:rPr>
            <w:rStyle w:val="Hipervnculo"/>
            <w:bCs/>
            <w:noProof/>
          </w:rPr>
          <w:t xml:space="preserve">  </w:t>
        </w:r>
        <w:r>
          <w:rPr>
            <w:noProof/>
            <w:webHidden/>
          </w:rPr>
          <w:tab/>
        </w:r>
        <w:r>
          <w:rPr>
            <w:noProof/>
            <w:webHidden/>
          </w:rPr>
          <w:fldChar w:fldCharType="begin"/>
        </w:r>
        <w:r>
          <w:rPr>
            <w:noProof/>
            <w:webHidden/>
          </w:rPr>
          <w:instrText xml:space="preserve"> PAGEREF _Toc82971555 \h </w:instrText>
        </w:r>
        <w:r>
          <w:rPr>
            <w:noProof/>
            <w:webHidden/>
          </w:rPr>
        </w:r>
        <w:r>
          <w:rPr>
            <w:noProof/>
            <w:webHidden/>
          </w:rPr>
          <w:fldChar w:fldCharType="separate"/>
        </w:r>
        <w:r>
          <w:rPr>
            <w:noProof/>
            <w:webHidden/>
          </w:rPr>
          <w:t>12</w:t>
        </w:r>
        <w:r>
          <w:rPr>
            <w:noProof/>
            <w:webHidden/>
          </w:rPr>
          <w:fldChar w:fldCharType="end"/>
        </w:r>
      </w:hyperlink>
    </w:p>
    <w:p w14:paraId="0B0F14E0" w14:textId="6F3D0036" w:rsidR="00905B27" w:rsidRDefault="00905B27">
      <w:pPr>
        <w:pStyle w:val="Tabladeilustraciones"/>
        <w:tabs>
          <w:tab w:val="right" w:leader="dot" w:pos="9350"/>
        </w:tabs>
        <w:rPr>
          <w:rFonts w:asciiTheme="minorHAnsi" w:eastAsiaTheme="minorEastAsia" w:hAnsiTheme="minorHAnsi" w:cstheme="minorBidi"/>
          <w:noProof/>
        </w:rPr>
      </w:pPr>
      <w:hyperlink w:anchor="_Toc82971556" w:history="1">
        <w:r w:rsidRPr="009F4196">
          <w:rPr>
            <w:rStyle w:val="Hipervnculo"/>
            <w:noProof/>
          </w:rPr>
          <w:t>Ilustración 7: Función Q implementada como tabla</w:t>
        </w:r>
        <w:r>
          <w:rPr>
            <w:noProof/>
            <w:webHidden/>
          </w:rPr>
          <w:tab/>
        </w:r>
        <w:r>
          <w:rPr>
            <w:noProof/>
            <w:webHidden/>
          </w:rPr>
          <w:fldChar w:fldCharType="begin"/>
        </w:r>
        <w:r>
          <w:rPr>
            <w:noProof/>
            <w:webHidden/>
          </w:rPr>
          <w:instrText xml:space="preserve"> PAGEREF _Toc82971556 \h </w:instrText>
        </w:r>
        <w:r>
          <w:rPr>
            <w:noProof/>
            <w:webHidden/>
          </w:rPr>
        </w:r>
        <w:r>
          <w:rPr>
            <w:noProof/>
            <w:webHidden/>
          </w:rPr>
          <w:fldChar w:fldCharType="separate"/>
        </w:r>
        <w:r>
          <w:rPr>
            <w:noProof/>
            <w:webHidden/>
          </w:rPr>
          <w:t>12</w:t>
        </w:r>
        <w:r>
          <w:rPr>
            <w:noProof/>
            <w:webHidden/>
          </w:rPr>
          <w:fldChar w:fldCharType="end"/>
        </w:r>
      </w:hyperlink>
    </w:p>
    <w:p w14:paraId="5CA0852E" w14:textId="6281498B" w:rsidR="00905B27" w:rsidRDefault="00905B27">
      <w:pPr>
        <w:pStyle w:val="Tabladeilustraciones"/>
        <w:tabs>
          <w:tab w:val="right" w:leader="dot" w:pos="9350"/>
        </w:tabs>
        <w:rPr>
          <w:rFonts w:asciiTheme="minorHAnsi" w:eastAsiaTheme="minorEastAsia" w:hAnsiTheme="minorHAnsi" w:cstheme="minorBidi"/>
          <w:noProof/>
        </w:rPr>
      </w:pPr>
      <w:hyperlink w:anchor="_Toc82971557" w:history="1">
        <w:r w:rsidRPr="009F4196">
          <w:rPr>
            <w:rStyle w:val="Hipervnculo"/>
            <w:noProof/>
          </w:rPr>
          <w:t xml:space="preserve">Ilustración 8: Deep Q Network (DQN) </w:t>
        </w:r>
        <w:r>
          <w:rPr>
            <w:noProof/>
            <w:webHidden/>
          </w:rPr>
          <w:tab/>
        </w:r>
        <w:r>
          <w:rPr>
            <w:noProof/>
            <w:webHidden/>
          </w:rPr>
          <w:fldChar w:fldCharType="begin"/>
        </w:r>
        <w:r>
          <w:rPr>
            <w:noProof/>
            <w:webHidden/>
          </w:rPr>
          <w:instrText xml:space="preserve"> PAGEREF _Toc82971557 \h </w:instrText>
        </w:r>
        <w:r>
          <w:rPr>
            <w:noProof/>
            <w:webHidden/>
          </w:rPr>
        </w:r>
        <w:r>
          <w:rPr>
            <w:noProof/>
            <w:webHidden/>
          </w:rPr>
          <w:fldChar w:fldCharType="separate"/>
        </w:r>
        <w:r>
          <w:rPr>
            <w:noProof/>
            <w:webHidden/>
          </w:rPr>
          <w:t>15</w:t>
        </w:r>
        <w:r>
          <w:rPr>
            <w:noProof/>
            <w:webHidden/>
          </w:rPr>
          <w:fldChar w:fldCharType="end"/>
        </w:r>
      </w:hyperlink>
    </w:p>
    <w:p w14:paraId="15220B35" w14:textId="0BD71434" w:rsidR="00905B27" w:rsidRDefault="00905B27">
      <w:pPr>
        <w:pStyle w:val="Tabladeilustraciones"/>
        <w:tabs>
          <w:tab w:val="right" w:leader="dot" w:pos="9350"/>
        </w:tabs>
        <w:rPr>
          <w:rFonts w:asciiTheme="minorHAnsi" w:eastAsiaTheme="minorEastAsia" w:hAnsiTheme="minorHAnsi" w:cstheme="minorBidi"/>
          <w:noProof/>
        </w:rPr>
      </w:pPr>
      <w:hyperlink w:anchor="_Toc82971558" w:history="1">
        <w:r w:rsidRPr="009F4196">
          <w:rPr>
            <w:rStyle w:val="Hipervnculo"/>
            <w:noProof/>
          </w:rPr>
          <w:t>Ilustración 9: Agente DQN con Replay Buffer</w:t>
        </w:r>
        <w:r>
          <w:rPr>
            <w:noProof/>
            <w:webHidden/>
          </w:rPr>
          <w:tab/>
        </w:r>
        <w:r>
          <w:rPr>
            <w:noProof/>
            <w:webHidden/>
          </w:rPr>
          <w:fldChar w:fldCharType="begin"/>
        </w:r>
        <w:r>
          <w:rPr>
            <w:noProof/>
            <w:webHidden/>
          </w:rPr>
          <w:instrText xml:space="preserve"> PAGEREF _Toc82971558 \h </w:instrText>
        </w:r>
        <w:r>
          <w:rPr>
            <w:noProof/>
            <w:webHidden/>
          </w:rPr>
        </w:r>
        <w:r>
          <w:rPr>
            <w:noProof/>
            <w:webHidden/>
          </w:rPr>
          <w:fldChar w:fldCharType="separate"/>
        </w:r>
        <w:r>
          <w:rPr>
            <w:noProof/>
            <w:webHidden/>
          </w:rPr>
          <w:t>15</w:t>
        </w:r>
        <w:r>
          <w:rPr>
            <w:noProof/>
            <w:webHidden/>
          </w:rPr>
          <w:fldChar w:fldCharType="end"/>
        </w:r>
      </w:hyperlink>
    </w:p>
    <w:p w14:paraId="5614AD65" w14:textId="727DE41D" w:rsidR="00905B27" w:rsidRDefault="00905B27">
      <w:pPr>
        <w:pStyle w:val="Tabladeilustraciones"/>
        <w:tabs>
          <w:tab w:val="right" w:leader="dot" w:pos="9350"/>
        </w:tabs>
        <w:rPr>
          <w:rFonts w:asciiTheme="minorHAnsi" w:eastAsiaTheme="minorEastAsia" w:hAnsiTheme="minorHAnsi" w:cstheme="minorBidi"/>
          <w:noProof/>
        </w:rPr>
      </w:pPr>
      <w:hyperlink w:anchor="_Toc82971559" w:history="1">
        <w:r w:rsidRPr="009F4196">
          <w:rPr>
            <w:rStyle w:val="Hipervnculo"/>
            <w:noProof/>
          </w:rPr>
          <w:t>Ilustración 10: Vector estado con valores continuos</w:t>
        </w:r>
        <w:r>
          <w:rPr>
            <w:noProof/>
            <w:webHidden/>
          </w:rPr>
          <w:tab/>
        </w:r>
        <w:r>
          <w:rPr>
            <w:noProof/>
            <w:webHidden/>
          </w:rPr>
          <w:fldChar w:fldCharType="begin"/>
        </w:r>
        <w:r>
          <w:rPr>
            <w:noProof/>
            <w:webHidden/>
          </w:rPr>
          <w:instrText xml:space="preserve"> PAGEREF _Toc82971559 \h </w:instrText>
        </w:r>
        <w:r>
          <w:rPr>
            <w:noProof/>
            <w:webHidden/>
          </w:rPr>
        </w:r>
        <w:r>
          <w:rPr>
            <w:noProof/>
            <w:webHidden/>
          </w:rPr>
          <w:fldChar w:fldCharType="separate"/>
        </w:r>
        <w:r>
          <w:rPr>
            <w:noProof/>
            <w:webHidden/>
          </w:rPr>
          <w:t>17</w:t>
        </w:r>
        <w:r>
          <w:rPr>
            <w:noProof/>
            <w:webHidden/>
          </w:rPr>
          <w:fldChar w:fldCharType="end"/>
        </w:r>
      </w:hyperlink>
    </w:p>
    <w:p w14:paraId="724CDDEB" w14:textId="29DD08B1" w:rsidR="00905B27" w:rsidRDefault="00905B27">
      <w:pPr>
        <w:pStyle w:val="Tabladeilustraciones"/>
        <w:tabs>
          <w:tab w:val="right" w:leader="dot" w:pos="9350"/>
        </w:tabs>
        <w:rPr>
          <w:rFonts w:asciiTheme="minorHAnsi" w:eastAsiaTheme="minorEastAsia" w:hAnsiTheme="minorHAnsi" w:cstheme="minorBidi"/>
          <w:noProof/>
        </w:rPr>
      </w:pPr>
      <w:hyperlink w:anchor="_Toc82971560" w:history="1">
        <w:r w:rsidRPr="009F4196">
          <w:rPr>
            <w:rStyle w:val="Hipervnculo"/>
            <w:noProof/>
          </w:rPr>
          <w:t>Ilustración 11: Vector estado con valores discretizados</w:t>
        </w:r>
        <w:r>
          <w:rPr>
            <w:noProof/>
            <w:webHidden/>
          </w:rPr>
          <w:tab/>
        </w:r>
        <w:r>
          <w:rPr>
            <w:noProof/>
            <w:webHidden/>
          </w:rPr>
          <w:fldChar w:fldCharType="begin"/>
        </w:r>
        <w:r>
          <w:rPr>
            <w:noProof/>
            <w:webHidden/>
          </w:rPr>
          <w:instrText xml:space="preserve"> PAGEREF _Toc82971560 \h </w:instrText>
        </w:r>
        <w:r>
          <w:rPr>
            <w:noProof/>
            <w:webHidden/>
          </w:rPr>
        </w:r>
        <w:r>
          <w:rPr>
            <w:noProof/>
            <w:webHidden/>
          </w:rPr>
          <w:fldChar w:fldCharType="separate"/>
        </w:r>
        <w:r>
          <w:rPr>
            <w:noProof/>
            <w:webHidden/>
          </w:rPr>
          <w:t>18</w:t>
        </w:r>
        <w:r>
          <w:rPr>
            <w:noProof/>
            <w:webHidden/>
          </w:rPr>
          <w:fldChar w:fldCharType="end"/>
        </w:r>
      </w:hyperlink>
    </w:p>
    <w:p w14:paraId="09EA8599" w14:textId="5DADEC2B" w:rsidR="00905B27" w:rsidRDefault="00905B27">
      <w:pPr>
        <w:pStyle w:val="Tabladeilustraciones"/>
        <w:tabs>
          <w:tab w:val="right" w:leader="dot" w:pos="9350"/>
        </w:tabs>
        <w:rPr>
          <w:rFonts w:asciiTheme="minorHAnsi" w:eastAsiaTheme="minorEastAsia" w:hAnsiTheme="minorHAnsi" w:cstheme="minorBidi"/>
          <w:noProof/>
        </w:rPr>
      </w:pPr>
      <w:hyperlink w:anchor="_Toc82971561" w:history="1">
        <w:r w:rsidRPr="009F4196">
          <w:rPr>
            <w:rStyle w:val="Hipervnculo"/>
            <w:noProof/>
            <w:lang w:val="en-US"/>
          </w:rPr>
          <w:t>Ilustración 12: Target Network y Main Network</w:t>
        </w:r>
        <w:r>
          <w:rPr>
            <w:noProof/>
            <w:webHidden/>
          </w:rPr>
          <w:tab/>
        </w:r>
        <w:r>
          <w:rPr>
            <w:noProof/>
            <w:webHidden/>
          </w:rPr>
          <w:fldChar w:fldCharType="begin"/>
        </w:r>
        <w:r>
          <w:rPr>
            <w:noProof/>
            <w:webHidden/>
          </w:rPr>
          <w:instrText xml:space="preserve"> PAGEREF _Toc82971561 \h </w:instrText>
        </w:r>
        <w:r>
          <w:rPr>
            <w:noProof/>
            <w:webHidden/>
          </w:rPr>
        </w:r>
        <w:r>
          <w:rPr>
            <w:noProof/>
            <w:webHidden/>
          </w:rPr>
          <w:fldChar w:fldCharType="separate"/>
        </w:r>
        <w:r>
          <w:rPr>
            <w:noProof/>
            <w:webHidden/>
          </w:rPr>
          <w:t>27</w:t>
        </w:r>
        <w:r>
          <w:rPr>
            <w:noProof/>
            <w:webHidden/>
          </w:rPr>
          <w:fldChar w:fldCharType="end"/>
        </w:r>
      </w:hyperlink>
    </w:p>
    <w:p w14:paraId="4F1E3479" w14:textId="0513F090" w:rsidR="00E37CB4" w:rsidRDefault="00E37CB4" w:rsidP="00E37CB4">
      <w:r>
        <w:fldChar w:fldCharType="end"/>
      </w:r>
    </w:p>
    <w:p w14:paraId="54CFE890" w14:textId="77777777" w:rsidR="00E37CB4" w:rsidRPr="00E37CB4" w:rsidRDefault="00E37CB4" w:rsidP="00E37CB4"/>
    <w:sectPr w:rsidR="00E37CB4" w:rsidRPr="00E37CB4">
      <w:headerReference w:type="default" r:id="rId90"/>
      <w:footerReference w:type="default" r:id="rId9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B99BB" w14:textId="77777777" w:rsidR="004B7DDD" w:rsidRDefault="004B7DDD" w:rsidP="00B76BE2">
      <w:pPr>
        <w:spacing w:line="240" w:lineRule="auto"/>
      </w:pPr>
      <w:r>
        <w:separator/>
      </w:r>
    </w:p>
  </w:endnote>
  <w:endnote w:type="continuationSeparator" w:id="0">
    <w:p w14:paraId="55C8EB2C" w14:textId="77777777" w:rsidR="004B7DDD" w:rsidRDefault="004B7DDD"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CC01B5" w14:textId="77777777" w:rsidR="004B7DDD" w:rsidRDefault="004B7DDD" w:rsidP="00B76BE2">
      <w:pPr>
        <w:spacing w:line="240" w:lineRule="auto"/>
      </w:pPr>
      <w:r>
        <w:separator/>
      </w:r>
    </w:p>
  </w:footnote>
  <w:footnote w:type="continuationSeparator" w:id="0">
    <w:p w14:paraId="480CB9EC" w14:textId="77777777" w:rsidR="004B7DDD" w:rsidRDefault="004B7DDD"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21E5E6D8" w14:textId="42252804" w:rsidR="004A351F" w:rsidRPr="004A351F" w:rsidRDefault="004A351F">
      <w:pPr>
        <w:pStyle w:val="Textonotapie"/>
        <w:rPr>
          <w:lang w:val="en-US"/>
        </w:rPr>
      </w:pPr>
      <w:r>
        <w:rPr>
          <w:rStyle w:val="Refdenotaalpie"/>
        </w:rPr>
        <w:footnoteRef/>
      </w:r>
      <w:r w:rsidRPr="004A351F">
        <w:rPr>
          <w:lang w:val="en-US"/>
        </w:rPr>
        <w:t xml:space="preserve"> </w:t>
      </w:r>
      <w:r>
        <w:fldChar w:fldCharType="begin"/>
      </w:r>
      <w:r w:rsidRPr="004A351F">
        <w:rPr>
          <w:lang w:val="en-US"/>
        </w:rPr>
        <w:instrText xml:space="preserve"> ADDIN ZOTERO_ITEM CSL_CITATION {"citationID":"xvpGLuwR","properties":{"formattedCitation":"\\uc0\\u171{}Deep Q-Learning | An Introduction To Deep Reinforcement Learning\\uc0\\u187{}.","plainCitation":"«Deep Q-Learning | An Introduction To Deep Reinforcement Learning».","noteIndex":11},"citationItems":[{"id":21,"uris":["http://zotero.org/users/local/pnlsp59K/items/728I2AFE"],"uri":["http://zotero.org/users/local/pnlsp59K/items/728I2AFE"],"itemData":{"id":21,"type":"post-weblog","abstract":"An Introduction To Deep Reinforcement Learning. Learn about deep Q-learning, and build a deep Q-learning model in Python using keras and gym.","container-title":"Analytics Vidhya","language":"en","title":"Deep Q-Learning | An Introduction To Deep Reinforcement Learning","URL":"https://www.analyticsvidhya.com/blog/2019/04/introduction-deep-q-learning-python/","accessed":{"date-parts":[["2021",9,19]]},"issued":{"date-parts":[["2019",4,18]]}}}],"schema":"https://github.com/citation-style-language/schema/raw/master/csl-citation.json"} </w:instrText>
      </w:r>
      <w:r>
        <w:fldChar w:fldCharType="separate"/>
      </w:r>
      <w:r w:rsidRPr="004A351F">
        <w:rPr>
          <w:szCs w:val="24"/>
          <w:lang w:val="en-US"/>
        </w:rPr>
        <w:t xml:space="preserve">«Deep Q-Learning | An Introduction </w:t>
      </w:r>
      <w:proofErr w:type="gramStart"/>
      <w:r w:rsidRPr="004A351F">
        <w:rPr>
          <w:szCs w:val="24"/>
          <w:lang w:val="en-US"/>
        </w:rPr>
        <w:t>To</w:t>
      </w:r>
      <w:proofErr w:type="gramEnd"/>
      <w:r w:rsidRPr="004A351F">
        <w:rPr>
          <w:szCs w:val="24"/>
          <w:lang w:val="en-US"/>
        </w:rPr>
        <w:t xml:space="preserve"> Deep Reinforcement Learning».</w:t>
      </w:r>
      <w:r>
        <w:fldChar w:fldCharType="end"/>
      </w:r>
    </w:p>
  </w:footnote>
  <w:footnote w:id="12">
    <w:p w14:paraId="526BE56C" w14:textId="35830E8E" w:rsidR="00C83885" w:rsidRPr="004A351F" w:rsidRDefault="00C83885" w:rsidP="00C83885">
      <w:pPr>
        <w:pStyle w:val="Textonotapie"/>
        <w:rPr>
          <w:lang w:val="en-US"/>
        </w:rPr>
      </w:pPr>
      <w:r>
        <w:rPr>
          <w:rStyle w:val="Refdenotaalpie"/>
        </w:rPr>
        <w:footnoteRef/>
      </w:r>
      <w:r w:rsidRPr="004A351F">
        <w:rPr>
          <w:lang w:val="en-US"/>
        </w:rPr>
        <w:t xml:space="preserve"> </w:t>
      </w:r>
      <w:r>
        <w:fldChar w:fldCharType="begin"/>
      </w:r>
      <w:r w:rsidR="004A351F" w:rsidRPr="004A351F">
        <w:rPr>
          <w:lang w:val="en-US"/>
        </w:rPr>
        <w:instrText xml:space="preserve"> ADDIN ZOTERO_ITEM CSL_CITATION {"citationID":"ZlI4ra7l","properties":{"formattedCitation":"Ravichandiran, {\\i{}Deep Reinforcement Learning with Python}.","plainCitation":"Ravichandiran, Deep Reinforcement Learning with Pytho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proofErr w:type="spellStart"/>
      <w:r w:rsidR="004A351F" w:rsidRPr="004A351F">
        <w:rPr>
          <w:szCs w:val="24"/>
          <w:lang w:val="en-US"/>
        </w:rPr>
        <w:t>Ravichandiran</w:t>
      </w:r>
      <w:proofErr w:type="spellEnd"/>
      <w:r w:rsidR="004A351F" w:rsidRPr="004A351F">
        <w:rPr>
          <w:szCs w:val="24"/>
          <w:lang w:val="en-US"/>
        </w:rPr>
        <w:t xml:space="preserve">, </w:t>
      </w:r>
      <w:r w:rsidR="004A351F" w:rsidRPr="004A351F">
        <w:rPr>
          <w:i/>
          <w:iCs/>
          <w:szCs w:val="24"/>
          <w:lang w:val="en-US"/>
        </w:rPr>
        <w:t>Deep Reinforcement Learning with Python</w:t>
      </w:r>
      <w:r w:rsidR="004A351F" w:rsidRPr="004A351F">
        <w:rPr>
          <w:szCs w:val="24"/>
          <w:lang w:val="en-US"/>
        </w:rPr>
        <w:t>.</w:t>
      </w:r>
      <w:r>
        <w:fldChar w:fldCharType="end"/>
      </w:r>
    </w:p>
  </w:footnote>
  <w:footnote w:id="13">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 w:id="14">
    <w:p w14:paraId="7DF87041" w14:textId="069A560A" w:rsidR="003F22D7" w:rsidRDefault="003F22D7">
      <w:pPr>
        <w:pStyle w:val="Textonotapie"/>
      </w:pPr>
      <w:r>
        <w:rPr>
          <w:rStyle w:val="Refdenotaalpie"/>
        </w:rPr>
        <w:footnoteRef/>
      </w:r>
      <w:r>
        <w:t xml:space="preserve"> </w:t>
      </w:r>
      <w:r>
        <w:fldChar w:fldCharType="begin"/>
      </w:r>
      <w:r>
        <w:instrText xml:space="preserve"> ADDIN ZOTERO_ITEM CSL_CITATION {"citationID":"Y6bdMOEr","properties":{"formattedCitation":"\\uc0\\u171{}Grokking Deep Reinforcement Learning\\uc0\\u187{}.","plainCitation":"«Grokking Deep Reinforcement Learning».","noteIndex":13},"citationItems":[{"id":19,"uris":["http://zotero.org/users/local/pnlsp59K/items/MJKX94M5"],"uri":["http://zotero.org/users/local/pnlsp59K/items/MJKX94M5"],"itemData":{"id":19,"type":"webpage","abstract":"&lt;iframe type=\"text/html\" src=\"https://www.youtube.com/embed/tz2VGGo2GXM\" frameborder=\"0\" allow=\"autoplay; encrypted-media\" allowfullscreen&gt;&lt;/iframe&gt;\n&lt;/div&gt;&lt;br/&gt;&lt;br/&gt;\n\nWe all learn through trial and error. We avoid the things that cause us to experience pain and failure. We embrace and build on the things that give us reward and success. This common pattern is the foundation of deep reinforcement learning: building machine learning systems that explore and learn based on the responses of the environment. Grokking Deep Reinforcement Learning&lt;/i&gt; introduces this powerful machine learning approach, using examples, illustrations, exercises, and crystal-clear teaching. You'll love the perfectly paced teaching and the clever, engaging writing style as you dig into this awesome exploration of reinforcement learning fundamentals, effective deep learning techniques, and practical applications in this emerging field.","container-title":"Manning Publications","language":"en","title":"Grokking Deep Reinforcement Learning","URL":"https://www.manning.com/books/grokking-deep-reinforcement-learning","accessed":{"date-parts":[["2021",9,19]]}}}],"schema":"https://github.com/citation-style-language/schema/raw/master/csl-citation.json"} </w:instrText>
      </w:r>
      <w:r>
        <w:fldChar w:fldCharType="separate"/>
      </w:r>
      <w:r w:rsidRPr="003F22D7">
        <w:rPr>
          <w:szCs w:val="24"/>
        </w:rPr>
        <w:t>«</w:t>
      </w:r>
      <w:proofErr w:type="spellStart"/>
      <w:r w:rsidRPr="003F22D7">
        <w:rPr>
          <w:szCs w:val="24"/>
        </w:rPr>
        <w:t>Grokking</w:t>
      </w:r>
      <w:proofErr w:type="spellEnd"/>
      <w:r w:rsidRPr="003F22D7">
        <w:rPr>
          <w:szCs w:val="24"/>
        </w:rPr>
        <w:t xml:space="preserve"> Deep </w:t>
      </w:r>
      <w:proofErr w:type="spellStart"/>
      <w:r w:rsidRPr="003F22D7">
        <w:rPr>
          <w:szCs w:val="24"/>
        </w:rPr>
        <w:t>Reinforcement</w:t>
      </w:r>
      <w:proofErr w:type="spellEnd"/>
      <w:r w:rsidRPr="003F22D7">
        <w:rPr>
          <w:szCs w:val="24"/>
        </w:rPr>
        <w:t xml:space="preserve"> Learnin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80793"/>
    <w:rsid w:val="000835C2"/>
    <w:rsid w:val="00083B3C"/>
    <w:rsid w:val="00097847"/>
    <w:rsid w:val="000A3AAF"/>
    <w:rsid w:val="000A7FAA"/>
    <w:rsid w:val="000C4359"/>
    <w:rsid w:val="000C7C1D"/>
    <w:rsid w:val="000D5348"/>
    <w:rsid w:val="000E1E3B"/>
    <w:rsid w:val="000E261D"/>
    <w:rsid w:val="000E44CF"/>
    <w:rsid w:val="000F1F0B"/>
    <w:rsid w:val="000F5339"/>
    <w:rsid w:val="001009ED"/>
    <w:rsid w:val="0011099A"/>
    <w:rsid w:val="001149B1"/>
    <w:rsid w:val="001268B8"/>
    <w:rsid w:val="00133C96"/>
    <w:rsid w:val="001410E1"/>
    <w:rsid w:val="0014609B"/>
    <w:rsid w:val="001537C6"/>
    <w:rsid w:val="00156E65"/>
    <w:rsid w:val="001607D0"/>
    <w:rsid w:val="00162538"/>
    <w:rsid w:val="0016620E"/>
    <w:rsid w:val="0017418F"/>
    <w:rsid w:val="0018316A"/>
    <w:rsid w:val="00186F5D"/>
    <w:rsid w:val="001A1E4E"/>
    <w:rsid w:val="001A432B"/>
    <w:rsid w:val="001B6473"/>
    <w:rsid w:val="001B7165"/>
    <w:rsid w:val="001C23EA"/>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1F0F"/>
    <w:rsid w:val="002465EC"/>
    <w:rsid w:val="002752B2"/>
    <w:rsid w:val="00291313"/>
    <w:rsid w:val="002938BA"/>
    <w:rsid w:val="002B70CC"/>
    <w:rsid w:val="002C3646"/>
    <w:rsid w:val="002C756E"/>
    <w:rsid w:val="002D19CD"/>
    <w:rsid w:val="002D1D7B"/>
    <w:rsid w:val="002E0973"/>
    <w:rsid w:val="002E38F9"/>
    <w:rsid w:val="002F0A24"/>
    <w:rsid w:val="002F1C0F"/>
    <w:rsid w:val="002F1ED1"/>
    <w:rsid w:val="00300BDB"/>
    <w:rsid w:val="00305E08"/>
    <w:rsid w:val="00315D6B"/>
    <w:rsid w:val="003444F4"/>
    <w:rsid w:val="00350FF6"/>
    <w:rsid w:val="00360C34"/>
    <w:rsid w:val="003633D9"/>
    <w:rsid w:val="003718B5"/>
    <w:rsid w:val="00380F3B"/>
    <w:rsid w:val="003850EB"/>
    <w:rsid w:val="003910BE"/>
    <w:rsid w:val="003A380F"/>
    <w:rsid w:val="003A4662"/>
    <w:rsid w:val="003A5DFE"/>
    <w:rsid w:val="003B0B83"/>
    <w:rsid w:val="003C113D"/>
    <w:rsid w:val="003C54D4"/>
    <w:rsid w:val="003D2566"/>
    <w:rsid w:val="003E59DA"/>
    <w:rsid w:val="003E6F79"/>
    <w:rsid w:val="003F22D7"/>
    <w:rsid w:val="003F2B73"/>
    <w:rsid w:val="004045BB"/>
    <w:rsid w:val="0046638D"/>
    <w:rsid w:val="00470410"/>
    <w:rsid w:val="00474815"/>
    <w:rsid w:val="00475A97"/>
    <w:rsid w:val="004A28A8"/>
    <w:rsid w:val="004A2A0C"/>
    <w:rsid w:val="004A351F"/>
    <w:rsid w:val="004A39FE"/>
    <w:rsid w:val="004A5100"/>
    <w:rsid w:val="004B1C16"/>
    <w:rsid w:val="004B468E"/>
    <w:rsid w:val="004B7DDD"/>
    <w:rsid w:val="004C1C01"/>
    <w:rsid w:val="004C4178"/>
    <w:rsid w:val="004D1122"/>
    <w:rsid w:val="004E0776"/>
    <w:rsid w:val="004E57B8"/>
    <w:rsid w:val="004F1010"/>
    <w:rsid w:val="004F5F22"/>
    <w:rsid w:val="00500B6C"/>
    <w:rsid w:val="00505B33"/>
    <w:rsid w:val="00511356"/>
    <w:rsid w:val="00511CD1"/>
    <w:rsid w:val="0051485E"/>
    <w:rsid w:val="00517D2C"/>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1289"/>
    <w:rsid w:val="005C5123"/>
    <w:rsid w:val="005E787A"/>
    <w:rsid w:val="005F5564"/>
    <w:rsid w:val="005F69FE"/>
    <w:rsid w:val="006011E2"/>
    <w:rsid w:val="006015AA"/>
    <w:rsid w:val="006039FF"/>
    <w:rsid w:val="006063F0"/>
    <w:rsid w:val="0060671C"/>
    <w:rsid w:val="0061760E"/>
    <w:rsid w:val="00617A6C"/>
    <w:rsid w:val="00621F25"/>
    <w:rsid w:val="00632476"/>
    <w:rsid w:val="0063256F"/>
    <w:rsid w:val="006508DB"/>
    <w:rsid w:val="006643FC"/>
    <w:rsid w:val="00667FBF"/>
    <w:rsid w:val="00685426"/>
    <w:rsid w:val="0068732A"/>
    <w:rsid w:val="00692731"/>
    <w:rsid w:val="00696977"/>
    <w:rsid w:val="006A36B4"/>
    <w:rsid w:val="006A7F77"/>
    <w:rsid w:val="006E6233"/>
    <w:rsid w:val="006E6AD0"/>
    <w:rsid w:val="006F17EE"/>
    <w:rsid w:val="006F586A"/>
    <w:rsid w:val="006F7489"/>
    <w:rsid w:val="00710050"/>
    <w:rsid w:val="007118C3"/>
    <w:rsid w:val="00712DFD"/>
    <w:rsid w:val="00717005"/>
    <w:rsid w:val="00734D42"/>
    <w:rsid w:val="00742A3A"/>
    <w:rsid w:val="00743E82"/>
    <w:rsid w:val="00751CB8"/>
    <w:rsid w:val="00771C3F"/>
    <w:rsid w:val="00771F4C"/>
    <w:rsid w:val="00772E90"/>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0B5B"/>
    <w:rsid w:val="00815668"/>
    <w:rsid w:val="00833EF1"/>
    <w:rsid w:val="008462B2"/>
    <w:rsid w:val="00860780"/>
    <w:rsid w:val="00866C5C"/>
    <w:rsid w:val="00867CEA"/>
    <w:rsid w:val="00890350"/>
    <w:rsid w:val="00897991"/>
    <w:rsid w:val="008A0E90"/>
    <w:rsid w:val="008A11F4"/>
    <w:rsid w:val="008A50F5"/>
    <w:rsid w:val="008C76F6"/>
    <w:rsid w:val="008D72F1"/>
    <w:rsid w:val="008E1FC3"/>
    <w:rsid w:val="008E3875"/>
    <w:rsid w:val="008E428B"/>
    <w:rsid w:val="008E4F5B"/>
    <w:rsid w:val="008F2D71"/>
    <w:rsid w:val="0090382A"/>
    <w:rsid w:val="009048F5"/>
    <w:rsid w:val="00905B27"/>
    <w:rsid w:val="00912BE3"/>
    <w:rsid w:val="00916F7C"/>
    <w:rsid w:val="00917A85"/>
    <w:rsid w:val="0092115C"/>
    <w:rsid w:val="00926105"/>
    <w:rsid w:val="00927BA2"/>
    <w:rsid w:val="0093197D"/>
    <w:rsid w:val="00931F43"/>
    <w:rsid w:val="00933FC0"/>
    <w:rsid w:val="009550A0"/>
    <w:rsid w:val="00971FA1"/>
    <w:rsid w:val="00972D3C"/>
    <w:rsid w:val="00980643"/>
    <w:rsid w:val="009870F4"/>
    <w:rsid w:val="00991DD2"/>
    <w:rsid w:val="009B13F3"/>
    <w:rsid w:val="009D756E"/>
    <w:rsid w:val="009E7255"/>
    <w:rsid w:val="009F239C"/>
    <w:rsid w:val="009F37EA"/>
    <w:rsid w:val="009F5F52"/>
    <w:rsid w:val="00A02EDB"/>
    <w:rsid w:val="00A164EC"/>
    <w:rsid w:val="00A1769B"/>
    <w:rsid w:val="00A26C58"/>
    <w:rsid w:val="00A3531A"/>
    <w:rsid w:val="00A360D5"/>
    <w:rsid w:val="00A3770C"/>
    <w:rsid w:val="00A41945"/>
    <w:rsid w:val="00A4408E"/>
    <w:rsid w:val="00A5337A"/>
    <w:rsid w:val="00A62A63"/>
    <w:rsid w:val="00A6537B"/>
    <w:rsid w:val="00A81389"/>
    <w:rsid w:val="00A85B0B"/>
    <w:rsid w:val="00A94EE4"/>
    <w:rsid w:val="00A962EF"/>
    <w:rsid w:val="00AB67F6"/>
    <w:rsid w:val="00AB6AC5"/>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2873"/>
    <w:rsid w:val="00BA7BA6"/>
    <w:rsid w:val="00BB0B2A"/>
    <w:rsid w:val="00BB338B"/>
    <w:rsid w:val="00BB4F16"/>
    <w:rsid w:val="00BB5D40"/>
    <w:rsid w:val="00BD4365"/>
    <w:rsid w:val="00BE0392"/>
    <w:rsid w:val="00BE268F"/>
    <w:rsid w:val="00BF3E93"/>
    <w:rsid w:val="00BF42E4"/>
    <w:rsid w:val="00C10D41"/>
    <w:rsid w:val="00C179B3"/>
    <w:rsid w:val="00C20584"/>
    <w:rsid w:val="00C45019"/>
    <w:rsid w:val="00C83885"/>
    <w:rsid w:val="00CC49A5"/>
    <w:rsid w:val="00CD006F"/>
    <w:rsid w:val="00CD6709"/>
    <w:rsid w:val="00CD7194"/>
    <w:rsid w:val="00CE49BB"/>
    <w:rsid w:val="00CF3D9F"/>
    <w:rsid w:val="00CF4857"/>
    <w:rsid w:val="00D00E20"/>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0245"/>
    <w:rsid w:val="00E34B1B"/>
    <w:rsid w:val="00E37C68"/>
    <w:rsid w:val="00E37CB4"/>
    <w:rsid w:val="00E476E1"/>
    <w:rsid w:val="00E56D3D"/>
    <w:rsid w:val="00E63544"/>
    <w:rsid w:val="00E664CB"/>
    <w:rsid w:val="00E67727"/>
    <w:rsid w:val="00E71720"/>
    <w:rsid w:val="00E7388B"/>
    <w:rsid w:val="00E778AA"/>
    <w:rsid w:val="00E84686"/>
    <w:rsid w:val="00E904C9"/>
    <w:rsid w:val="00E90F76"/>
    <w:rsid w:val="00E96DB5"/>
    <w:rsid w:val="00EB19B9"/>
    <w:rsid w:val="00EB25BE"/>
    <w:rsid w:val="00EC691E"/>
    <w:rsid w:val="00ED38A1"/>
    <w:rsid w:val="00ED53F8"/>
    <w:rsid w:val="00ED5D91"/>
    <w:rsid w:val="00F21038"/>
    <w:rsid w:val="00F24CB0"/>
    <w:rsid w:val="00F26895"/>
    <w:rsid w:val="00F27982"/>
    <w:rsid w:val="00F40AEB"/>
    <w:rsid w:val="00F627D5"/>
    <w:rsid w:val="00F75C88"/>
    <w:rsid w:val="00F7714A"/>
    <w:rsid w:val="00F8635B"/>
    <w:rsid w:val="00FA62A0"/>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image" Target="media/image21.emf"/><Relationship Id="rId21" Type="http://schemas.openxmlformats.org/officeDocument/2006/relationships/oleObject" Target="embeddings/oleObject5.bin"/><Relationship Id="rId34" Type="http://schemas.openxmlformats.org/officeDocument/2006/relationships/image" Target="media/image18.png"/><Relationship Id="rId42" Type="http://schemas.openxmlformats.org/officeDocument/2006/relationships/oleObject" Target="embeddings/oleObject11.bin"/><Relationship Id="rId47" Type="http://schemas.openxmlformats.org/officeDocument/2006/relationships/image" Target="media/image25.emf"/><Relationship Id="rId50" Type="http://schemas.openxmlformats.org/officeDocument/2006/relationships/oleObject" Target="embeddings/oleObject15.bin"/><Relationship Id="rId55" Type="http://schemas.openxmlformats.org/officeDocument/2006/relationships/image" Target="media/image29.emf"/><Relationship Id="rId63" Type="http://schemas.openxmlformats.org/officeDocument/2006/relationships/image" Target="media/image34.emf"/><Relationship Id="rId68" Type="http://schemas.openxmlformats.org/officeDocument/2006/relationships/oleObject" Target="embeddings/oleObject23.bin"/><Relationship Id="rId76" Type="http://schemas.openxmlformats.org/officeDocument/2006/relationships/image" Target="media/image40.png"/><Relationship Id="rId84" Type="http://schemas.openxmlformats.org/officeDocument/2006/relationships/image" Target="media/image45.jpg"/><Relationship Id="rId89" Type="http://schemas.openxmlformats.org/officeDocument/2006/relationships/hyperlink" Target="https://github.com/kubernetes-client/python" TargetMode="External"/><Relationship Id="rId7" Type="http://schemas.openxmlformats.org/officeDocument/2006/relationships/image" Target="media/image1.png"/><Relationship Id="rId71" Type="http://schemas.openxmlformats.org/officeDocument/2006/relationships/image" Target="media/image38.emf"/><Relationship Id="rId92"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image" Target="media/image15.png"/><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oleObject" Target="embeddings/oleObject10.bin"/><Relationship Id="rId45" Type="http://schemas.openxmlformats.org/officeDocument/2006/relationships/image" Target="media/image24.emf"/><Relationship Id="rId53" Type="http://schemas.openxmlformats.org/officeDocument/2006/relationships/image" Target="media/image28.emf"/><Relationship Id="rId58" Type="http://schemas.openxmlformats.org/officeDocument/2006/relationships/image" Target="media/image31.emf"/><Relationship Id="rId66" Type="http://schemas.openxmlformats.org/officeDocument/2006/relationships/oleObject" Target="embeddings/oleObject22.bin"/><Relationship Id="rId74" Type="http://schemas.openxmlformats.org/officeDocument/2006/relationships/oleObject" Target="embeddings/oleObject26.bin"/><Relationship Id="rId79" Type="http://schemas.openxmlformats.org/officeDocument/2006/relationships/image" Target="media/image42.emf"/><Relationship Id="rId87" Type="http://schemas.openxmlformats.org/officeDocument/2006/relationships/image" Target="media/image48.jpg"/><Relationship Id="rId5" Type="http://schemas.openxmlformats.org/officeDocument/2006/relationships/footnotes" Target="footnotes.xml"/><Relationship Id="rId61" Type="http://schemas.openxmlformats.org/officeDocument/2006/relationships/image" Target="media/image33.emf"/><Relationship Id="rId82" Type="http://schemas.openxmlformats.org/officeDocument/2006/relationships/oleObject" Target="embeddings/oleObject29.bin"/><Relationship Id="rId90" Type="http://schemas.openxmlformats.org/officeDocument/2006/relationships/header" Target="header1.xml"/><Relationship Id="rId19" Type="http://schemas.openxmlformats.org/officeDocument/2006/relationships/image" Target="media/image7.png"/><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oleObject" Target="embeddings/oleObject14.bin"/><Relationship Id="rId56" Type="http://schemas.openxmlformats.org/officeDocument/2006/relationships/oleObject" Target="embeddings/oleObject18.bin"/><Relationship Id="rId64" Type="http://schemas.openxmlformats.org/officeDocument/2006/relationships/oleObject" Target="embeddings/oleObject21.bin"/><Relationship Id="rId69" Type="http://schemas.openxmlformats.org/officeDocument/2006/relationships/image" Target="media/image37.emf"/><Relationship Id="rId77" Type="http://schemas.openxmlformats.org/officeDocument/2006/relationships/image" Target="media/image41.emf"/><Relationship Id="rId8" Type="http://schemas.openxmlformats.org/officeDocument/2006/relationships/image" Target="media/image2.jpeg"/><Relationship Id="rId51" Type="http://schemas.openxmlformats.org/officeDocument/2006/relationships/image" Target="media/image27.emf"/><Relationship Id="rId72" Type="http://schemas.openxmlformats.org/officeDocument/2006/relationships/oleObject" Target="embeddings/oleObject25.bin"/><Relationship Id="rId80" Type="http://schemas.openxmlformats.org/officeDocument/2006/relationships/oleObject" Target="embeddings/oleObject28.bin"/><Relationship Id="rId85" Type="http://schemas.openxmlformats.org/officeDocument/2006/relationships/image" Target="media/image46.jpg"/><Relationship Id="rId93"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oleObject" Target="embeddings/oleObject9.bin"/><Relationship Id="rId46" Type="http://schemas.openxmlformats.org/officeDocument/2006/relationships/oleObject" Target="embeddings/oleObject13.bin"/><Relationship Id="rId59" Type="http://schemas.openxmlformats.org/officeDocument/2006/relationships/oleObject" Target="embeddings/oleObject19.bin"/><Relationship Id="rId67" Type="http://schemas.openxmlformats.org/officeDocument/2006/relationships/image" Target="media/image36.emf"/><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oleObject" Target="embeddings/oleObject17.bin"/><Relationship Id="rId62" Type="http://schemas.openxmlformats.org/officeDocument/2006/relationships/oleObject" Target="embeddings/oleObject20.bin"/><Relationship Id="rId70" Type="http://schemas.openxmlformats.org/officeDocument/2006/relationships/oleObject" Target="embeddings/oleObject24.bin"/><Relationship Id="rId75" Type="http://schemas.openxmlformats.org/officeDocument/2006/relationships/hyperlink" Target="http://php-apache/" TargetMode="External"/><Relationship Id="rId83" Type="http://schemas.openxmlformats.org/officeDocument/2006/relationships/image" Target="media/image44.PNG"/><Relationship Id="rId88" Type="http://schemas.openxmlformats.org/officeDocument/2006/relationships/hyperlink" Target="https://github.com/mlalandag/HPAwDRL" TargetMode="External"/><Relationship Id="rId9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oleObject" Target="embeddings/oleObject8.bin"/><Relationship Id="rId49" Type="http://schemas.openxmlformats.org/officeDocument/2006/relationships/image" Target="media/image26.emf"/><Relationship Id="rId57" Type="http://schemas.openxmlformats.org/officeDocument/2006/relationships/image" Target="media/image30.gif"/><Relationship Id="rId10" Type="http://schemas.openxmlformats.org/officeDocument/2006/relationships/image" Target="media/image3.emf"/><Relationship Id="rId31" Type="http://schemas.openxmlformats.org/officeDocument/2006/relationships/image" Target="media/image16.png"/><Relationship Id="rId44" Type="http://schemas.openxmlformats.org/officeDocument/2006/relationships/oleObject" Target="embeddings/oleObject12.bin"/><Relationship Id="rId52" Type="http://schemas.openxmlformats.org/officeDocument/2006/relationships/oleObject" Target="embeddings/oleObject16.bin"/><Relationship Id="rId60" Type="http://schemas.openxmlformats.org/officeDocument/2006/relationships/image" Target="media/image32.png"/><Relationship Id="rId65" Type="http://schemas.openxmlformats.org/officeDocument/2006/relationships/image" Target="media/image35.emf"/><Relationship Id="rId73" Type="http://schemas.openxmlformats.org/officeDocument/2006/relationships/image" Target="media/image39.emf"/><Relationship Id="rId78" Type="http://schemas.openxmlformats.org/officeDocument/2006/relationships/oleObject" Target="embeddings/oleObject27.bin"/><Relationship Id="rId81" Type="http://schemas.openxmlformats.org/officeDocument/2006/relationships/image" Target="media/image43.emf"/><Relationship Id="rId86" Type="http://schemas.openxmlformats.org/officeDocument/2006/relationships/image" Target="media/image47.jpg"/><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TotalTime>
  <Pages>38</Pages>
  <Words>6661</Words>
  <Characters>36636</Characters>
  <Application>Microsoft Office Word</Application>
  <DocSecurity>0</DocSecurity>
  <Lines>305</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511</cp:revision>
  <dcterms:created xsi:type="dcterms:W3CDTF">2021-07-03T09:09:00Z</dcterms:created>
  <dcterms:modified xsi:type="dcterms:W3CDTF">2021-09-1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RwWEuY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